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proofErr w:type="spellStart"/>
      <w:r>
        <w:t>Ganchao</w:t>
      </w:r>
      <w:proofErr w:type="spellEnd"/>
      <w:r>
        <w:t xml:space="preserve">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rPr>
          <w:ins w:id="0" w:author="Ian Stevenson" w:date="2020-12-29T13:25:00Z"/>
        </w:rPr>
      </w:pPr>
      <w:r w:rsidRPr="000C7168">
        <w:rPr>
          <w:vertAlign w:val="superscript"/>
        </w:rPr>
        <w:t>*</w:t>
      </w:r>
      <w:r>
        <w:t>Corresponding Author: ganchao.wei@uconn.edu</w:t>
      </w:r>
    </w:p>
    <w:p w14:paraId="7CADBA6C" w14:textId="77777777" w:rsidR="00F67F93" w:rsidRDefault="00F67F93" w:rsidP="000C7168">
      <w:pPr>
        <w:spacing w:after="0"/>
        <w:rPr>
          <w:ins w:id="1" w:author="Ian Stevenson" w:date="2020-12-29T13:25:00Z"/>
        </w:rPr>
      </w:pPr>
    </w:p>
    <w:p w14:paraId="3D48FC24" w14:textId="2BA65F36" w:rsidR="00F67F93" w:rsidRDefault="00F67F93" w:rsidP="000C7168">
      <w:pPr>
        <w:spacing w:after="0"/>
        <w:rPr>
          <w:ins w:id="2" w:author="Ian Stevenson" w:date="2020-12-29T13:25:00Z"/>
        </w:rPr>
      </w:pPr>
      <w:ins w:id="3" w:author="Ian Stevenson" w:date="2020-12-29T13:25:00Z">
        <w:r>
          <w:t>Todo:</w:t>
        </w:r>
      </w:ins>
    </w:p>
    <w:p w14:paraId="3960EDA9" w14:textId="22CF34BF" w:rsidR="00F67F93" w:rsidRDefault="00F67F93" w:rsidP="000C7168">
      <w:pPr>
        <w:spacing w:after="0"/>
        <w:rPr>
          <w:ins w:id="4" w:author="Ian Stevenson" w:date="2021-01-02T10:40:00Z"/>
        </w:rPr>
      </w:pPr>
      <w:ins w:id="5" w:author="Ian Stevenson" w:date="2020-12-29T13:25:00Z">
        <w:r>
          <w:t>Make sure any acronyms are spelled out on the first use</w:t>
        </w:r>
      </w:ins>
    </w:p>
    <w:p w14:paraId="28E4D046" w14:textId="5E7D1D35" w:rsidR="0001411F" w:rsidRDefault="0001411F" w:rsidP="000C7168">
      <w:pPr>
        <w:spacing w:after="0"/>
        <w:rPr>
          <w:ins w:id="6" w:author="Stevenson, Ian" w:date="2021-01-05T09:42:00Z"/>
        </w:rPr>
      </w:pPr>
      <w:ins w:id="7" w:author="Ian Stevenson" w:date="2021-01-02T10:40:00Z">
        <w:r>
          <w:t xml:space="preserve">Avoid </w:t>
        </w:r>
      </w:ins>
      <w:ins w:id="8" w:author="Ian Stevenson" w:date="2021-01-02T10:41:00Z">
        <w:r>
          <w:t xml:space="preserve">saying </w:t>
        </w:r>
      </w:ins>
      <w:ins w:id="9" w:author="Ian Stevenson" w:date="2021-01-02T10:40:00Z">
        <w:r>
          <w:t>“this plot/figure shows</w:t>
        </w:r>
      </w:ins>
      <w:ins w:id="10" w:author="Ian Stevenson" w:date="2021-01-02T10:41:00Z">
        <w:r>
          <w:t>”</w:t>
        </w:r>
      </w:ins>
      <w:ins w:id="11" w:author="Stevenson, Ian" w:date="2021-01-05T09:35:00Z">
        <w:r w:rsidR="00577EC8">
          <w:t xml:space="preserve"> when you can</w:t>
        </w:r>
      </w:ins>
      <w:ins w:id="12" w:author="Stevenson, Ian" w:date="2021-01-05T09:36:00Z">
        <w:r w:rsidR="00577EC8">
          <w:t xml:space="preserve"> </w:t>
        </w:r>
      </w:ins>
      <w:ins w:id="13" w:author="Stevenson, Ian" w:date="2021-01-05T13:22:00Z">
        <w:r w:rsidR="00297F45">
          <w:t xml:space="preserve">it’s </w:t>
        </w:r>
      </w:ins>
      <w:ins w:id="14" w:author="Stevenson, Ian" w:date="2021-01-05T09:36:00Z">
        <w:r w:rsidR="00577EC8">
          <w:t>better to say “We find that Y varies with X (Fig 1)”</w:t>
        </w:r>
      </w:ins>
      <w:ins w:id="15" w:author="Stevenson, Ian" w:date="2021-01-05T09:42:00Z">
        <w:r w:rsidR="00577EC8">
          <w:t xml:space="preserve"> or whatever the main interpretation is</w:t>
        </w:r>
      </w:ins>
    </w:p>
    <w:p w14:paraId="015862E1" w14:textId="235587A2" w:rsidR="00577EC8" w:rsidRDefault="00577EC8" w:rsidP="000C7168">
      <w:pPr>
        <w:spacing w:after="0"/>
        <w:rPr>
          <w:ins w:id="16" w:author="Stevenson, Ian" w:date="2021-01-05T09:42:00Z"/>
        </w:rPr>
      </w:pPr>
      <w:ins w:id="17" w:author="Stevenson, Ian" w:date="2021-01-05T09:42:00Z">
        <w:r>
          <w:t>Double-check that we are careful to distinguish between STP/LTP and short-term/long-term effect</w:t>
        </w:r>
      </w:ins>
      <w:ins w:id="18" w:author="Stevenson, Ian" w:date="2021-01-05T09:43:00Z">
        <w:r>
          <w:t>s within the model. STP and LTP have somewhat specific meanings for experimentalists. Also need to be careful</w:t>
        </w:r>
      </w:ins>
      <w:ins w:id="19" w:author="Stevenson, Ian" w:date="2021-01-05T09:44:00Z">
        <w:r>
          <w:t xml:space="preserve"> when using LTP, since the “P” stands for “potentiation” not “plasticity” it is limited to cases where the synapse gets stronger</w:t>
        </w:r>
      </w:ins>
    </w:p>
    <w:p w14:paraId="6522EFE5" w14:textId="77777777" w:rsidR="00577EC8" w:rsidRPr="000C7168" w:rsidRDefault="00577EC8"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6BF39012" w:rsidR="001073DA" w:rsidRDefault="00297F45" w:rsidP="000C7168">
      <w:pPr>
        <w:jc w:val="both"/>
      </w:pPr>
      <w:ins w:id="20" w:author="Stevenson, Ian" w:date="2021-01-05T13:25:00Z">
        <w:r>
          <w:rPr>
            <w:lang w:eastAsia="zh-CN"/>
          </w:rPr>
          <w:t>Detecting and c</w:t>
        </w:r>
      </w:ins>
      <w:ins w:id="21" w:author="Stevenson, Ian" w:date="2021-01-05T13:24:00Z">
        <w:r>
          <w:rPr>
            <w:lang w:eastAsia="zh-CN"/>
          </w:rPr>
          <w:t xml:space="preserve">haracterizing synaptic connections and how they change over time is a major experimental challenge, especially in behaving animals. </w:t>
        </w:r>
      </w:ins>
      <w:del w:id="22" w:author="Stevenson, Ian" w:date="2021-01-05T13:26:00Z">
        <w:r w:rsidR="00997E3F" w:rsidDel="00297F45">
          <w:rPr>
            <w:lang w:eastAsia="zh-CN"/>
          </w:rPr>
          <w:delText>Synapses</w:delText>
        </w:r>
        <w:r w:rsidR="00585015" w:rsidDel="00297F45">
          <w:rPr>
            <w:lang w:eastAsia="zh-CN"/>
          </w:rPr>
          <w:delText xml:space="preserve"> play an important role in neurophysiology, although d</w:delText>
        </w:r>
        <w:r w:rsidR="00585015" w:rsidRPr="00585015" w:rsidDel="00297F45">
          <w:rPr>
            <w:lang w:eastAsia="zh-CN"/>
          </w:rPr>
          <w:delText xml:space="preserve">etecting and characterizing these synapses </w:delText>
        </w:r>
        <w:r w:rsidR="00585015" w:rsidDel="00297F45">
          <w:rPr>
            <w:lang w:eastAsia="zh-CN"/>
          </w:rPr>
          <w:delText xml:space="preserve">is not easy. </w:delText>
        </w:r>
      </w:del>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ins w:id="23" w:author="Ian Stevenson" w:date="2020-12-29T13:26:00Z">
        <w:r w:rsidR="00F67F93">
          <w:t xml:space="preserve"> </w:t>
        </w:r>
      </w:ins>
      <w:r w:rsidR="00851C98">
        <w:fldChar w:fldCharType="begin" w:fldLock="1"/>
      </w:r>
      <w:r w:rsidR="00790E60">
        <w:instrText>ADDIN CSL_CITATION {"citationItems":[{"id":"ITEM-1","itemData":{"DOI":"10.1152/jn.01170.2003","ISBN":"0022-3077 (Print)","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approximately 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page":"600-608","publisher":"Am Physiological Soc","title":"Characterization of neocortical principal cells and interneurons by network interactions and extracellular features.","type":"article-journal","volume":"92"},"uris":["http://www.mendeley.com/documents/?uuid=9e8d19c7-c757-4b34-8ff8-a044da653e49"]},{"id":"ITEM-2","itemData":{"author":[{"dropping-particle":"","family":"Fetz","given":"Eberhard","non-dropping-particle":"","parse-names":false,"suffix":""},{"dropping-particle":"","family":"Toyama","given":"Keisuke","non-dropping-particle":"","parse-names":false,"suffix":""},{"dropping-particle":"","family":"Smith","given":"Wade","non-dropping-particle":"","parse-names":false,"suffix":""}],"container-title":"Normal and Altered States of Function. Cerebral cortex","editor":[{"dropping-particle":"","family":"Peters","given":"A","non-dropping-particle":"","parse-names":false,"suffix":""},{"dropping-particle":"","family":"Jones","given":"E.G.","non-dropping-particle":"","parse-names":false,"suffix":""}],"id":"ITEM-2","issued":{"date-parts":[["1991"]]},"page":"1-47","publisher":"Springer","publisher-place":"Boston, MA","title":"Synaptic interactions between cortical neurons","type":"chapter","volume":"9"},"uris":["http://www.mendeley.com/documents/?uuid=f72ba017-ea51-4af1-be85-4281653f8321"]}],"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w:t>
      </w:r>
      <w:r w:rsidR="00717A9D">
        <w:lastRenderedPageBreak/>
        <w:t>synaptic neurons</w:t>
      </w:r>
      <w:ins w:id="24" w:author="Ian Stevenson" w:date="2020-12-29T13:26:00Z">
        <w:r w:rsidR="00F67F93">
          <w:t xml:space="preserve"> </w:t>
        </w:r>
      </w:ins>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940128">
        <w:t xml:space="preserve">When a monosynaptic occurs, the postsynaptic spiking probability will </w:t>
      </w:r>
      <w:ins w:id="25" w:author="Stevenson, Ian" w:date="2021-01-05T13:28:00Z">
        <w:r w:rsidR="006826BD">
          <w:t xml:space="preserve">briefly </w:t>
        </w:r>
      </w:ins>
      <w:del w:id="26" w:author="Stevenson, Ian" w:date="2021-01-05T13:28:00Z">
        <w:r w:rsidR="00940128" w:rsidDel="006826BD">
          <w:delText xml:space="preserve">often </w:delText>
        </w:r>
      </w:del>
      <w:r w:rsidR="00940128">
        <w:t>increase or decrease after a presynaptic spike, for</w:t>
      </w:r>
      <w:r w:rsidR="004B57B8">
        <w:t xml:space="preserve"> an</w:t>
      </w:r>
      <w:r w:rsidR="00940128">
        <w:t xml:space="preserve"> excitatory or inhibitory synapse</w:t>
      </w:r>
      <w:ins w:id="27" w:author="Stevenson, Ian" w:date="2021-01-05T13:28:00Z">
        <w:r w:rsidR="006826BD">
          <w:t>, respectively</w:t>
        </w:r>
      </w:ins>
      <w:r w:rsidR="00940128">
        <w:t xml:space="preserv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ins w:id="28" w:author="Ian Stevenson" w:date="2020-12-29T13:26:00Z">
        <w:r w:rsidR="00F67F93">
          <w:t xml:space="preserve"> </w:t>
        </w:r>
      </w:ins>
      <w:r w:rsidR="00CB60F1">
        <w:fldChar w:fldCharType="begin" w:fldLock="1"/>
      </w:r>
      <w:r w:rsidR="00790E60">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PMID":"31578320","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12","1"]]},"page":"1-13","publisher":"Nature Publishing Group","title":"Reconstructing neuronal circuitry from parallel spike trains","type":"article-journal","volume":"10"},"uris":["http://www.mendeley.com/documents/?uuid=06c359f1-f7b3-3574-9112-0743fbf5b3aa"]}],"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7537E001" w14:textId="6FB8C76A" w:rsidR="00CF12B4"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ins w:id="29" w:author="Ian Stevenson" w:date="2020-12-29T13:26:00Z">
        <w:r w:rsidR="00F67F93">
          <w:t xml:space="preserve"> </w:t>
        </w:r>
      </w:ins>
      <w:r w:rsidR="008D5758">
        <w:fldChar w:fldCharType="begin" w:fldLock="1"/>
      </w:r>
      <w:r w:rsidR="00790E60">
        <w:instrText>ADDIN CSL_CITATION {"citationItems":[{"id":"ITEM-1","itemData":{"DOI":"DOI 10.1146/annurev.physiol.64.092501.114547","ISBN":"0066-4278","ISSN":"0066-4278","PMID":"11826273","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page":"355-405","publisher":"Annual Reviews 4139 El Camino Way, PO Box 10139, Palo Alto, CA 94303-0139, USA","title":"Short-term synaptic plasticity","type":"article-journal","volume":"64"},"uris":["http://www.mendeley.com/documents/?uuid=627c16e0-f642-4aca-9a5c-19f4d7df7c77"]}],"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ins w:id="30" w:author="Ian Stevenson" w:date="2020-12-29T13:26:00Z">
        <w:r w:rsidR="00F67F93">
          <w:t xml:space="preserve"> </w:t>
        </w:r>
      </w:ins>
      <w:r w:rsidR="00CF12B4">
        <w:fldChar w:fldCharType="begin" w:fldLock="1"/>
      </w:r>
      <w:r w:rsidR="00790E60">
        <w:instrText>ADDIN CSL_CITATION {"citationItems":[{"id":"ITEM-1","itemData":{"DOI":"10.1038/86054","ISBN":"1097-6256 (Print)\\r1097-6256 (Linking)","ISSN":"1097-6256","PMID":"11276231","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50a79399-a473-449b-9c78-79c7eae3f852"]}],"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0CDC456B" w14:textId="5C3374B0" w:rsidR="005367F1" w:rsidDel="003E3821" w:rsidRDefault="00CF12B4" w:rsidP="000C7168">
      <w:pPr>
        <w:jc w:val="both"/>
        <w:rPr>
          <w:del w:id="31" w:author="Ganchao Wei" w:date="2020-12-20T15:12:00Z"/>
        </w:rPr>
      </w:pPr>
      <w:r>
        <w:t>The short- and long-term dynamics in synapses can be</w:t>
      </w:r>
      <w:r w:rsidR="002735D8">
        <w:t xml:space="preserve"> roughly</w:t>
      </w:r>
      <w:r>
        <w:t xml:space="preserve"> studied by </w:t>
      </w:r>
      <w:del w:id="32" w:author="Stevenson, Ian" w:date="2021-01-05T13:29:00Z">
        <w:r w:rsidDel="006826BD">
          <w:delText xml:space="preserve">investigating </w:delText>
        </w:r>
      </w:del>
      <w:ins w:id="33" w:author="Stevenson, Ian" w:date="2021-01-05T13:29:00Z">
        <w:r w:rsidR="006826BD">
          <w:t xml:space="preserve">examining </w:t>
        </w:r>
      </w:ins>
      <w:r>
        <w:t xml:space="preserve">the cross-correlations </w:t>
      </w:r>
      <w:del w:id="34" w:author="Stevenson, Ian" w:date="2021-01-05T13:29:00Z">
        <w:r w:rsidDel="006826BD">
          <w:delText xml:space="preserve">or postsynaptic spiking probability, </w:delText>
        </w:r>
        <w:commentRangeStart w:id="35"/>
        <w:r w:rsidDel="006826BD">
          <w:delText>under</w:delText>
        </w:r>
      </w:del>
      <w:ins w:id="36" w:author="Stevenson, Ian" w:date="2021-01-05T13:30:00Z">
        <w:r w:rsidR="006826BD">
          <w:t>corresponding to</w:t>
        </w:r>
      </w:ins>
      <w:r>
        <w:t xml:space="preserve"> different presynaptic </w:t>
      </w:r>
      <w:ins w:id="37" w:author="Stevenson, Ian" w:date="2021-01-05T13:30:00Z">
        <w:r w:rsidR="006826BD">
          <w:t xml:space="preserve">patterns, such as </w:t>
        </w:r>
      </w:ins>
      <w:r>
        <w:t>inter-spike interval</w:t>
      </w:r>
      <w:ins w:id="38" w:author="Stevenson, Ian" w:date="2021-01-05T13:30:00Z">
        <w:r w:rsidR="006826BD">
          <w:t>s</w:t>
        </w:r>
      </w:ins>
      <w:r>
        <w:t xml:space="preserve"> (ISI)</w:t>
      </w:r>
      <w:commentRangeEnd w:id="35"/>
      <w:ins w:id="39" w:author="Ian Stevenson" w:date="2020-12-29T13:26:00Z">
        <w:r w:rsidR="00F67F93">
          <w:t xml:space="preserve"> </w:t>
        </w:r>
      </w:ins>
      <w:r w:rsidR="003E3821">
        <w:rPr>
          <w:rStyle w:val="CommentReference"/>
        </w:rPr>
        <w:commentReference w:id="35"/>
      </w:r>
      <w:r>
        <w:fldChar w:fldCharType="begin" w:fldLock="1"/>
      </w:r>
      <w:r w:rsidR="00790E60">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BN":"0896-6273 (Print)","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page":"179-189","title":"Reliability and state dependence of pyramidal cell-interneuron synapses in the hippocampus: An ensemble approach in the behaving rat","type":"article-journal","volume":"21"},"uris":["http://www.mendeley.com/documents/?uuid=ec7b5592-6036-4d1a-a96f-41ae2ee6ab24"]},{"id":"ITEM-5","itemData":{"DOI":"10.1167/7.14.20","ISBN":"1534-7362 (Electronic)\\n1534-7362 (Linking)","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page":"20","title":"Thalamic filtering of retinal spike trains by postsynaptic summation","type":"article-journal","volume":"7"},"uris":["http://www.mendeley.com/documents/?uuid=609038cf-fd36-4247-bc5f-1e0572aaedc1"]},{"id":"ITEM-6","itemData":{"DOI":"10.1038/86054","ISBN":"1097-6256 (Print)\\r1097-6256 (Linking)","ISSN":"1097-6256","PMID":"11276231","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50a79399-a473-449b-9c78-79c7eae3f852"]}],"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w:t>
      </w:r>
      <w:del w:id="40" w:author="Stevenson, Ian" w:date="2021-01-05T13:30:00Z">
        <w:r w:rsidDel="006826BD">
          <w:delText xml:space="preserve">and </w:delText>
        </w:r>
      </w:del>
      <w:ins w:id="41" w:author="Stevenson, Ian" w:date="2021-01-05T13:30:00Z">
        <w:r w:rsidR="006826BD">
          <w:t xml:space="preserve">or </w:t>
        </w:r>
      </w:ins>
      <w:r>
        <w:t>different recording time</w:t>
      </w:r>
      <w:ins w:id="42" w:author="Stevenson, Ian" w:date="2021-01-05T13:30:00Z">
        <w:r w:rsidR="006826BD">
          <w:t>s</w:t>
        </w:r>
      </w:ins>
      <w:del w:id="43" w:author="Stevenson, Ian" w:date="2021-01-05T13:30:00Z">
        <w:r w:rsidDel="006826BD">
          <w:delText xml:space="preserve"> respectively</w:delText>
        </w:r>
      </w:del>
      <w:r>
        <w:t>.</w:t>
      </w:r>
      <w:r w:rsidR="002735D8">
        <w:t xml:space="preserve"> </w:t>
      </w:r>
      <w:r w:rsidR="000C7168">
        <w:t>Several authors have proposed models for estimating</w:t>
      </w:r>
      <w:r w:rsidR="00E94301">
        <w:t xml:space="preserve"> either</w:t>
      </w:r>
      <w:r w:rsidR="000C7168">
        <w:t xml:space="preserve"> long-term</w:t>
      </w:r>
      <w:ins w:id="44" w:author="Ian Stevenson" w:date="2020-12-29T13:27:00Z">
        <w:r w:rsidR="00F67F93">
          <w:t xml:space="preserve"> </w:t>
        </w:r>
      </w:ins>
      <w:r w:rsidR="000B134B">
        <w:fldChar w:fldCharType="begin" w:fldLock="1"/>
      </w:r>
      <w:r w:rsidR="00790E60">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page":"1-9","title":"Inferring spike-timing-dependent plasticity from spike train data","type":"paper-conference","volume":"24"},"uris":["http://www.mendeley.com/documents/?uuid=56b71632-0a23-4a6c-900a-9cc877266e97"]}],"mendeley":{"formattedCitation":"(Linderman et al., 2014; I. H. Stevenson et al., 2011)","plainTextFormattedCitation":"(Linderman et al., 2014; I. H. Stevenson et al., 2011)","previouslyFormattedCitation":"(Linderman et al., 2014; I. H. Stevenson et al., 2011)"},"properties":{"noteIndex":0},"schema":"https://github.com/citation-style-language/schema/raw/master/csl-citation.json"}</w:instrText>
      </w:r>
      <w:r w:rsidR="000B134B">
        <w:fldChar w:fldCharType="separate"/>
      </w:r>
      <w:r w:rsidR="00790E60" w:rsidRPr="00790E60">
        <w:rPr>
          <w:noProof/>
        </w:rPr>
        <w:t>(Linderman et al., 2014; I. H. Stevenson et al., 2011)</w:t>
      </w:r>
      <w:r w:rsidR="000B134B">
        <w:fldChar w:fldCharType="end"/>
      </w:r>
      <w:r w:rsidR="000C7168">
        <w:t xml:space="preserve"> </w:t>
      </w:r>
      <w:r w:rsidR="00E94301">
        <w:t xml:space="preserve">or </w:t>
      </w:r>
      <w:r w:rsidR="000C7168">
        <w:t>short-term</w:t>
      </w:r>
      <w:ins w:id="45" w:author="Ian Stevenson" w:date="2020-12-29T13:27:00Z">
        <w:r w:rsidR="00F67F93">
          <w:t xml:space="preserve"> </w:t>
        </w:r>
      </w:ins>
      <w:r w:rsidR="000B134B">
        <w:fldChar w:fldCharType="begin" w:fldLock="1"/>
      </w:r>
      <w:r w:rsidR="007507BD">
        <w:instrText>ADDIN CSL_CITATION {"citationItems":[{"id":"ITEM-1","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1","issue":"9","issued":{"date-parts":[["2017","9","5"]]},"page":"e1005738","publisher":"Public Library of Science","title":"Estimating short-term synaptic plasticity from pre- and postsynaptic spiking","type":"article-journal","volume":"13"},"uris":["http://www.mendeley.com/documents/?uuid=48408be8-7c70-4953-aa6c-2db9ebc319a6"]},{"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389dab27-fcfa-4901-b518-e03cb370bf3d"]}],"mendeley":{"formattedCitation":"(Chan et al., 2008; English et al., 2017b; Ghanbari et al., 2017)","plainTextFormattedCitation":"(Chan et al., 2008; English et al., 2017b; Ghanbari et al., 2017)","previouslyFormattedCitation":"(Chan et al., 2008; English et al., 2017b; Ghanbari et al., 2017)"},"properties":{"noteIndex":0},"schema":"https://github.com/citation-style-language/schema/raw/master/csl-citation.json"}</w:instrText>
      </w:r>
      <w:r w:rsidR="000B134B">
        <w:fldChar w:fldCharType="separate"/>
      </w:r>
      <w:r w:rsidR="007507BD" w:rsidRPr="007507BD">
        <w:rPr>
          <w:noProof/>
        </w:rPr>
        <w:t>(Chan et al., 2008; English et al., 2017b; Ghanbari et al., 2017)</w:t>
      </w:r>
      <w:r w:rsidR="000B134B">
        <w:fldChar w:fldCharType="end"/>
      </w:r>
      <w:r w:rsidR="00B40E11">
        <w:t xml:space="preserve"> changes in synaptic weights. </w:t>
      </w:r>
      <w:r w:rsidR="00AA5248">
        <w:t xml:space="preserve">Unlike </w:t>
      </w:r>
      <w:r w:rsidR="00636E45">
        <w:t>English et al.</w:t>
      </w:r>
      <w:ins w:id="46" w:author="Ian Stevenson" w:date="2020-12-29T13:27:00Z">
        <w:r w:rsidR="00F67F93">
          <w:t xml:space="preserve"> </w:t>
        </w:r>
      </w:ins>
      <w:r w:rsidR="00636E45">
        <w:fldChar w:fldCharType="begin" w:fldLock="1"/>
      </w:r>
      <w:r w:rsidR="007507BD">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page":"505-520.e7","publisher":"Cell Press","title":"Pyramidal Cell-Interneuron Circuit Architecture and Dynamics in Hippocampal Networks","type":"article-journal","volume":"96"},"uris":["http://www.mendeley.com/documents/?uuid=cbc572e3-501e-49ef-9497-874094f0d965","http://www.mendeley.com/documents/?uuid=d0b83438-e791-3179-995d-d2b7201e2cb2"]}],"mendeley":{"formattedCitation":"(English et al., 2017b)","plainTextFormattedCitation":"(English et al., 2017b)","previouslyFormattedCitation":"(English et al., 2017b)"},"properties":{"noteIndex":0},"schema":"https://github.com/citation-style-language/schema/raw/master/csl-citation.json"}</w:instrText>
      </w:r>
      <w:r w:rsidR="00636E45">
        <w:fldChar w:fldCharType="separate"/>
      </w:r>
      <w:r w:rsidR="007507BD" w:rsidRPr="007507BD">
        <w:rPr>
          <w:noProof/>
        </w:rPr>
        <w:t>(English et al., 2017b)</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Ghanbari et al.</w:t>
      </w:r>
      <w:ins w:id="47" w:author="Ian Stevenson" w:date="2020-12-29T13:27:00Z">
        <w:r w:rsidR="00F67F93">
          <w:t xml:space="preserve"> </w:t>
        </w:r>
      </w:ins>
      <w:r w:rsidR="00636E45">
        <w:fldChar w:fldCharType="begin" w:fldLock="1"/>
      </w:r>
      <w:r w:rsidR="00790E60">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http://www.mendeley.com/documents/?uuid=1d302dca-9ef1-4082-97a6-c6ee3d96411b"]}],"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Ghanbari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ins w:id="48" w:author="Ian Stevenson" w:date="2020-12-29T13:27:00Z">
        <w:r w:rsidR="00F67F93">
          <w:t xml:space="preserve"> </w:t>
        </w:r>
      </w:ins>
      <w:r w:rsidR="00D42487">
        <w:fldChar w:fldCharType="begin" w:fldLock="1"/>
      </w:r>
      <w:r w:rsidR="00790E60">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790E60">
        <w:instrText>ADDIN CSL_CITATION {"citationItems":[{"id":"ITEM-1","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page":"1-9","title":"Inferring spike-timing-dependent plasticity from spike train data","type":"paper-conference","volume":"24"},"uris":["http://www.mendeley.com/documents/?uuid=56b71632-0a23-4a6c-900a-9cc877266e97"]}],"mendeley":{"formattedCitation":"(I. H. Stevenson et al., 2011)","plainTextFormattedCitation":"(I. H. Stevenson et al., 2011)","previouslyFormattedCitation":"(I. H. Stevenson et al., 2011)"},"properties":{"noteIndex":0},"schema":"https://github.com/citation-style-language/schema/raw/master/csl-citation.json"}</w:instrText>
      </w:r>
      <w:r w:rsidR="00D42487">
        <w:fldChar w:fldCharType="separate"/>
      </w:r>
      <w:r w:rsidR="00790E60" w:rsidRPr="00790E60">
        <w:rPr>
          <w:noProof/>
        </w:rPr>
        <w:t>(I. H. Stevenson et al., 2011)</w:t>
      </w:r>
      <w:r w:rsidR="00D42487">
        <w:fldChar w:fldCharType="end"/>
      </w:r>
      <w:r w:rsidR="00D42487">
        <w:t xml:space="preserve">. </w:t>
      </w:r>
      <w:r w:rsidR="005367F1">
        <w:t xml:space="preserve">By several simulations, we show that this model provides a flexible framework for tracking short- and long-term variation in spike transmission, and </w:t>
      </w:r>
      <w:del w:id="49" w:author="Ian Stevenson" w:date="2020-12-29T13:27:00Z">
        <w:r w:rsidR="005367F1" w:rsidDel="00F67F93">
          <w:delText>its</w:delText>
        </w:r>
      </w:del>
      <w:proofErr w:type="gramStart"/>
      <w:ins w:id="50" w:author="Ian Stevenson" w:date="2020-12-29T13:27:00Z">
        <w:r w:rsidR="00F67F93">
          <w:t>it’s</w:t>
        </w:r>
      </w:ins>
      <w:proofErr w:type="gramEnd"/>
      <w:r w:rsidR="005367F1">
        <w:t xml:space="preserve"> necessary to estimate both long-term and short-term effects simultaneously.</w:t>
      </w:r>
    </w:p>
    <w:p w14:paraId="1057175C" w14:textId="2A220348" w:rsidR="0018525B" w:rsidDel="003E3821" w:rsidRDefault="0018525B" w:rsidP="000C7168">
      <w:pPr>
        <w:jc w:val="both"/>
        <w:rPr>
          <w:del w:id="51" w:author="Ganchao Wei" w:date="2020-12-20T15:12:00Z"/>
        </w:rPr>
      </w:pPr>
    </w:p>
    <w:p w14:paraId="75E4AACF" w14:textId="631B9F5E" w:rsidR="0018525B" w:rsidDel="003E3821" w:rsidRDefault="0018525B" w:rsidP="000C7168">
      <w:pPr>
        <w:jc w:val="both"/>
        <w:rPr>
          <w:del w:id="52" w:author="Ganchao Wei" w:date="2020-12-20T15:12:00Z"/>
        </w:rPr>
      </w:pPr>
      <w:del w:id="53"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54" w:author="Ganchao Wei" w:date="2020-12-20T15:12:00Z"/>
        </w:rPr>
      </w:pPr>
      <w:del w:id="55"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56" w:author="Ganchao Wei" w:date="2020-12-20T15:12:00Z"/>
        </w:rPr>
      </w:pPr>
      <w:del w:id="57"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58" w:author="Ganchao Wei" w:date="2020-12-20T15:12:00Z"/>
        </w:rPr>
      </w:pPr>
      <w:del w:id="59"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60"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lastRenderedPageBreak/>
        <w:t xml:space="preserve">2 </w:t>
      </w:r>
      <w:r w:rsidR="0012409E">
        <w:t>Methods</w:t>
      </w:r>
    </w:p>
    <w:p w14:paraId="1120A40A" w14:textId="21674BC9"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ins w:id="61" w:author="Ian Stevenson" w:date="2020-12-29T13:19:00Z">
        <w:r w:rsidR="00F67F93">
          <w:t xml:space="preserve"> </w:t>
        </w:r>
      </w:ins>
      <w:commentRangeStart w:id="62"/>
      <w:r w:rsidR="00A25235">
        <w:fldChar w:fldCharType="begin" w:fldLock="1"/>
      </w:r>
      <w:r w:rsidR="00790E60">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5c83f19c-c87a-4f8a-811f-33b18688285c"]},{"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http://www.mendeley.com/documents/?uuid=f2775673-c7b4-463c-a254-3bcfa9fd7226"]}],"mendeley":{"formattedCitation":"(D R Brillinger, 1988; David R. Brillinger, 1992)","plainTextFormattedCitation":"(D R Brillinger, 1988; David R. Brillinger, 1992)","previouslyFormattedCitation":"(D R Brillinger, 1988; David R. Brillinger, 1992)"},"properties":{"noteIndex":0},"schema":"https://github.com/citation-style-language/schema/raw/master/csl-citation.json"}</w:instrText>
      </w:r>
      <w:r w:rsidR="00A25235">
        <w:fldChar w:fldCharType="separate"/>
      </w:r>
      <w:r w:rsidR="003E3821" w:rsidRPr="003E3821">
        <w:rPr>
          <w:noProof/>
        </w:rPr>
        <w:t>(D R Brillinger, 1988; David R. Brillinger, 1992)</w:t>
      </w:r>
      <w:r w:rsidR="00A25235">
        <w:fldChar w:fldCharType="end"/>
      </w:r>
      <w:commentRangeEnd w:id="62"/>
      <w:r w:rsidR="00790E60">
        <w:rPr>
          <w:rStyle w:val="CommentReference"/>
        </w:rPr>
        <w:commentReference w:id="62"/>
      </w:r>
      <w:r w:rsidR="00A25235">
        <w:t>.</w:t>
      </w:r>
      <w:r>
        <w:t xml:space="preserve"> </w:t>
      </w:r>
      <w:r w:rsidR="00A25235">
        <w:t xml:space="preserve">While many previous </w:t>
      </w:r>
      <w:commentRangeStart w:id="63"/>
      <w:r w:rsidR="00A25235">
        <w:t>studies</w:t>
      </w:r>
      <w:commentRangeEnd w:id="63"/>
      <w:r w:rsidR="00A636E7">
        <w:rPr>
          <w:rStyle w:val="CommentReference"/>
        </w:rPr>
        <w:commentReference w:id="63"/>
      </w:r>
      <w:ins w:id="64" w:author="Ian Stevenson" w:date="2020-12-29T13:20:00Z">
        <w:r w:rsidR="00F67F93">
          <w:t xml:space="preserve"> </w:t>
        </w:r>
      </w:ins>
      <w:r w:rsidR="00A25235">
        <w:t>have modeled static coupling between neurons</w:t>
      </w:r>
      <w:ins w:id="65" w:author="Ian Stevenson [2]" w:date="2021-01-22T13:12:00Z">
        <w:r w:rsidR="00790E60">
          <w:t xml:space="preserve"> </w:t>
        </w:r>
      </w:ins>
      <w:ins w:id="66" w:author="Ian Stevenson [2]" w:date="2021-01-22T13:14:00Z">
        <w:r w:rsidR="00790E60">
          <w:fldChar w:fldCharType="begin" w:fldLock="1"/>
        </w:r>
      </w:ins>
      <w:r w:rsidR="00226D4E">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d5bcb907-ed5b-49c4-bfb0-4ecfc128d601"]},{"id":"ITEM-3","itemData":{"author":[{"dropping-particle":"","family":"Okatan","given":"M","non-dropping-particle":"","parse-names":false,"suffix":""},{"dropping-particle":"","family":"Wilson","given":"M A","non-dropping-particle":"","parse-names":false,"suffix":""},{"dropping-particle":"","family":"Brown","given":"E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4b15d25f-af81-4afb-ad6a-85240bab9108"]},{"id":"ITEM-4","itemData":{"ISBN":"0028-0836","author":[{"dropping-particle":"","family":"Pillow","given":"J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note":"10.1038/nature07140","page":"995-999","title":"Spatio-temporal correlations and visual signalling in a complete neuronal population","type":"article-journal","volume":"454"},"uris":["http://www.mendeley.com/documents/?uuid=c49090a8-ad47-4d04-93d4-d741a2692ca1"]}],"mendeley":{"formattedCitation":"(Harris et al., 2003; Okatan et al., 2005; J W Pillow et al., 2008; Truccolo et al., 2005)","plainTextFormattedCitation":"(Harris et al., 2003; Okatan et al., 2005; J W Pillow et al., 2008; Truccolo et al., 2005)","previouslyFormattedCitation":"(Harris et al., 2003; Okatan et al., 2005; J W Pillow et al., 2008; Truccolo et al., 2005)"},"properties":{"noteIndex":0},"schema":"https://github.com/citation-style-language/schema/raw/master/csl-citation.json"}</w:instrText>
      </w:r>
      <w:ins w:id="67" w:author="Ian Stevenson [2]" w:date="2021-01-22T13:14:00Z">
        <w:r w:rsidR="00790E60">
          <w:fldChar w:fldCharType="separate"/>
        </w:r>
      </w:ins>
      <w:r w:rsidR="00790E60" w:rsidRPr="00790E60">
        <w:rPr>
          <w:noProof/>
        </w:rPr>
        <w:t>(Harris et al., 2003; Okatan et al., 2005; J W Pillow et al., 2008; Truccolo et al., 2005)</w:t>
      </w:r>
      <w:ins w:id="68" w:author="Ian Stevenson [2]" w:date="2021-01-22T13:14:00Z">
        <w:r w:rsidR="00790E60">
          <w:fldChar w:fldCharType="end"/>
        </w:r>
      </w:ins>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proofErr w:type="spellStart"/>
      <w:r>
        <w:t>enote</w:t>
      </w:r>
      <w:proofErr w:type="spellEnd"/>
      <w:r>
        <w:t xml:space="preserv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w:t>
      </w:r>
      <w:proofErr w:type="spellStart"/>
      <w:r>
        <w:t>esents</w:t>
      </w:r>
      <w:proofErr w:type="spellEnd"/>
      <w:r>
        <w:t xml:space="preserve">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m:t>
                      </m:r>
                      <m:r>
                        <w:rPr>
                          <w:rFonts w:ascii="Cambria Math" w:hAnsi="Cambria Math"/>
                        </w:rPr>
                        <m:t>: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m:t>
                      </m:r>
                      <m:r>
                        <w:rPr>
                          <w:rFonts w:ascii="Cambria Math" w:hAnsi="Cambria Math"/>
                        </w:rPr>
                        <m:t>: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69"/>
      <m:oMath>
        <m:r>
          <w:rPr>
            <w:rFonts w:ascii="Cambria Math" w:hAnsi="Cambria Math"/>
          </w:rPr>
          <m:t>h</m:t>
        </m:r>
      </m:oMath>
      <w:r w:rsidR="009419EC">
        <w:t xml:space="preserve"> steps into the past</w:t>
      </w:r>
      <w:commentRangeEnd w:id="69"/>
      <w:r w:rsidR="006F40FE">
        <w:rPr>
          <w:rStyle w:val="CommentReference"/>
        </w:rPr>
        <w:commentReference w:id="69"/>
      </w:r>
      <w:r w:rsidR="009419EC">
        <w:t xml:space="preserve">.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 xml:space="preserve">post- and pre-synaptic </w:t>
      </w:r>
      <w:proofErr w:type="gramStart"/>
      <w:r w:rsidR="00B963F6">
        <w:t>neurons</w:t>
      </w:r>
      <w:proofErr w:type="gramEnd"/>
      <w:r w:rsidR="00B963F6">
        <w:t xml:space="preserve">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790E60"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DengXian"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12FE1E74"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w:t>
      </w:r>
      <w:r w:rsidR="00923D2E">
        <w:lastRenderedPageBreak/>
        <w:t xml:space="preserve">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35D79BB"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790E60">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790E60"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Poisson(</m:t>
              </m:r>
              <m:sSub>
                <m:sSubPr>
                  <m:ctrlPr>
                    <w:rPr>
                      <w:rFonts w:ascii="Cambria Math" w:eastAsia="DengXian" w:hAnsi="Cambria Math" w:cs="Times New Roman"/>
                      <w:i/>
                      <w:iCs/>
                      <w:kern w:val="2"/>
                    </w:rPr>
                  </m:ctrlPr>
                </m:sSubPr>
                <m:e>
                  <m:r>
                    <w:rPr>
                      <w:rFonts w:ascii="Cambria Math" w:eastAsia="DengXian" w:hAnsi="Cambria Math" w:cs="Times New Roman"/>
                      <w:kern w:val="2"/>
                    </w:rPr>
                    <m:t>λ</m:t>
                  </m:r>
                </m:e>
                <m:sub>
                  <m:r>
                    <w:rPr>
                      <w:rFonts w:ascii="Cambria Math" w:eastAsia="DengXian" w:hAnsi="Cambria Math" w:cs="Times New Roman"/>
                      <w:kern w:val="2"/>
                    </w:rPr>
                    <m:t>cross,m</m:t>
                  </m:r>
                </m:sub>
              </m:sSub>
              <m:r>
                <w:rPr>
                  <w:rFonts w:ascii="Cambria Math" w:eastAsia="DengXian"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ost</m:t>
                      </m:r>
                    </m:sup>
                  </m:sSubSup>
                </m:e>
              </m:nary>
            </m:oMath>
            <w:r w:rsidR="005A18BC">
              <w:rPr>
                <w:rFonts w:eastAsia="DengXian" w:cs="Times New Roman"/>
                <w:iCs/>
                <w:kern w:val="2"/>
              </w:rPr>
              <w:t xml:space="preserve"> and </w:t>
            </w:r>
            <m:oMath>
              <m:sSub>
                <m:sSubPr>
                  <m:ctrlPr>
                    <w:rPr>
                      <w:rFonts w:ascii="Cambria Math" w:eastAsia="DengXian" w:hAnsi="Cambria Math" w:cs="Times New Roman"/>
                      <w:i/>
                      <w:iCs/>
                      <w:kern w:val="2"/>
                    </w:rPr>
                  </m:ctrlPr>
                </m:sSubPr>
                <m:e>
                  <m:r>
                    <w:rPr>
                      <w:rFonts w:ascii="Cambria Math" w:eastAsia="DengXian" w:hAnsi="Cambria Math" w:cs="Times New Roman"/>
                      <w:kern w:val="2"/>
                    </w:rPr>
                    <m:t>a</m:t>
                  </m:r>
                </m:e>
                <m:sub>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70"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70"/>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w:t>
      </w:r>
      <w:proofErr w:type="gramStart"/>
      <w:r w:rsidR="005A18BC">
        <w:rPr>
          <w:iCs/>
          <w:kern w:val="2"/>
        </w:rPr>
        <w:t>auto-correlation</w:t>
      </w:r>
      <w:proofErr w:type="gramEnd"/>
      <w:r w:rsidR="005A18BC">
        <w:rPr>
          <w:iCs/>
          <w:kern w:val="2"/>
        </w:rPr>
        <w:t xml:space="preserve">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3520C70C"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790E60">
        <w:instrText>ADDIN CSL_CITATION {"citationItems":[{"id":"ITEM-1","itemData":{"DOI":"10.2514/3.3166","ISSN":"0001-1452","author":[{"dropping-particle":"","family":"Rauch","given":"H. E.","non-dropping-particle":"","parse-names":false,"suffix":""},{"dropping-particle":"","family":"Striebel","given":"C. T.","non-dropping-particle":"","parse-names":false,"suffix":""},{"dropping-particle":"","family":"Tung","given":"F.","non-dropping-particle":"","parse-names":false,"suffix":""}],"container-title":"AIAA Journal","id":"ITEM-1","issue":"8","issued":{"date-parts":[["1965","8"]]},"page":"1445-1450","title":"Maximum likelihood estimates of linear dynamic systems","type":"article-journal","volume":"3"},"uris":["http://www.mendeley.com/documents/?uuid=41972266-063a-4c76-bd1d-22141a5f7f35"]},{"id":"ITEM-2","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713195">
        <w:instrText>ADDIN CSL_CITATION {"citationItems":[{"id":"ITEM-1","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1","issue":"9","issued":{"date-parts":[["2017","9","5"]]},"page":"e1005738","publisher":"Public Library of Science","title":"Estimating short-term synaptic plasticity from pre- and postsynaptic spiking","type":"article-journal","volume":"13"},"uris":["http://www.mendeley.com/documents/?uuid=48408be8-7c70-4953-aa6c-2db9ebc319a6"]}],"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lastRenderedPageBreak/>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790E60"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496D163A"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w:t>
      </w:r>
      <w:proofErr w:type="spellStart"/>
      <w:r>
        <w:t>ystem</w:t>
      </w:r>
      <w:proofErr w:type="spellEnd"/>
      <w:r>
        <w:t xml:space="preserve">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t>
            </m:r>
            <m:r>
              <w:rPr>
                <w:rFonts w:ascii="Cambria Math" w:hAnsi="Cambria Math"/>
              </w:rPr>
              <m:t>,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790E60">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m:t>
                </m:r>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F67F93">
        <w:t xml:space="preserve"> </w:t>
      </w:r>
      <w:r w:rsidR="00821F5E">
        <w:fldChar w:fldCharType="begin" w:fldLock="1"/>
      </w:r>
      <w:r w:rsidR="00790E60">
        <w:instrText>ADDIN CSL_CITATION {"citationItems":[{"id":"ITEM-1","itemData":{"DOI":"10.2514/3.3166","ISSN":"0001-1452","author":[{"dropping-particle":"","family":"Rauch","given":"H. E.","non-dropping-particle":"","parse-names":false,"suffix":""},{"dropping-particle":"","family":"Striebel","given":"C. T.","non-dropping-particle":"","parse-names":false,"suffix":""},{"dropping-particle":"","family":"Tung","given":"F.","non-dropping-particle":"","parse-names":false,"suffix":""}],"container-title":"AIAA Journal","id":"ITEM-1","issue":"8","issued":{"date-parts":[["1965","8"]]},"page":"1445-1450","title":"Maximum likelihood estimates of linear dynamic systems","type":"article-journal","volume":"3"},"uris":["http://www.mendeley.com/documents/?uuid=41972266-063a-4c76-bd1d-22141a5f7f35"]}],"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DengXian"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DengXian"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DengXian"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66512034"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790E60">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t>Given the estimates from adaptive filtering we then step backwards to find smooth estimates of the parameters. Here we use update</w:t>
      </w:r>
      <w:r w:rsidR="00CD0252">
        <w:t>s</w:t>
      </w:r>
      <w:r>
        <w:t xml:space="preserve"> based on the RTS metho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790E60"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w:t>
      </w:r>
      <w:proofErr w:type="gramStart"/>
      <w:r>
        <w:t>i.e.</w:t>
      </w:r>
      <w:proofErr w:type="gramEnd"/>
      <w:r>
        <w:t xml:space="preserv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7CFDF3C1"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5D6792B7"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r w:rsidR="00F67F93">
        <w:t xml:space="preserve"> </w:t>
      </w:r>
      <w:r w:rsidR="002A7F83">
        <w:fldChar w:fldCharType="begin" w:fldLock="1"/>
      </w:r>
      <w:r w:rsidR="009922B3">
        <w:instrText>ADDIN CSL_CITATION {"citationItems":[{"id":"ITEM-1","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1","issue":"9","issued":{"date-parts":[["2017","9","5"]]},"page":"e1005738","publisher":"Public Library of Science","title":"Estimating short-term synaptic plasticity from pre- and postsynaptic spiking","type":"article-journal","volume":"13"},"uris":["http://www.mendeley.com/documents/?uuid=48408be8-7c70-4953-aa6c-2db9ebc319a6"]}],"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Namely, we model the short-term synaptic weigh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3D406146"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w:t>
      </w:r>
      <w:proofErr w:type="spellStart"/>
      <w:r w:rsidR="0089520B">
        <w:t>onlinear</w:t>
      </w:r>
      <w:proofErr w:type="spellEnd"/>
      <w:r w:rsidR="0089520B">
        <w:t xml:space="preserve"> function of presynaptic ISI, which </w:t>
      </w:r>
      <w:r>
        <w:t xml:space="preserve">describes how the synaptic strength increases or decreases following a pair of presynaptic spikes with a specific </w:t>
      </w:r>
      <w:proofErr w:type="gramStart"/>
      <w:r w:rsidR="0089520B">
        <w:t>ISI.</w:t>
      </w:r>
      <w:proofErr w:type="gramEnd"/>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xml:space="preserve">, since we can rewrite the short-term </w:t>
      </w:r>
      <w:r w:rsidR="00A01225">
        <w:lastRenderedPageBreak/>
        <w:t>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10ABC4BD" w14:textId="46DB9695" w:rsidR="00A12C49" w:rsidRDefault="00827302" w:rsidP="000C7168">
      <w:pPr>
        <w:jc w:val="both"/>
      </w:pPr>
      <w:r>
        <w:t>Additionally, assuming that the long-term effects are fixed allows us to approximate standard errors for the cumulative effects of S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60A9A9A1"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w:t>
      </w:r>
      <w:commentRangeStart w:id="71"/>
      <w:r w:rsidR="00713195">
        <w:t>exponential filter with time constant of 10ms</w:t>
      </w:r>
      <w:commentRangeEnd w:id="71"/>
      <w:r w:rsidR="00622FE6">
        <w:rPr>
          <w:rStyle w:val="CommentReference"/>
        </w:rPr>
        <w:commentReference w:id="71"/>
      </w:r>
      <w:r w:rsidR="00713195">
        <w:t>),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4BA7B698"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3D6CD8">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a2d6bb6a-aea7-428c-95a0-44b7e372899d"]}],"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DengXian"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DengXian"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DengXian"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DengXian"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258BAB39"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w:t>
      </w:r>
      <w:proofErr w:type="spellStart"/>
      <w:r w:rsidR="008E3133">
        <w:t>Kording</w:t>
      </w:r>
      <w:proofErr w:type="spellEnd"/>
      <w:r w:rsidR="00F67F93">
        <w:t xml:space="preserve"> </w:t>
      </w:r>
      <w:r w:rsidR="006D79F1">
        <w:fldChar w:fldCharType="begin" w:fldLock="1"/>
      </w:r>
      <w:r w:rsidR="00790E60">
        <w:instrText>ADDIN CSL_CITATION {"citationItems":[{"id":"ITEM-1","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page":"1-9","title":"Inferring spike-timing-dependent plasticity from spike train data","type":"paper-conference","volume":"24"},"uris":["http://www.mendeley.com/documents/?uuid=56b71632-0a23-4a6c-900a-9cc877266e97"]}],"mendeley":{"formattedCitation":"(I. H. Stevenson et al., 2011)","plainTextFormattedCitation":"(I. H. Stevenson et al., 2011)","previouslyFormattedCitation":"(I. H. Stevenson et al., 2011)"},"properties":{"noteIndex":0},"schema":"https://github.com/citation-style-language/schema/raw/master/csl-citation.json"}</w:instrText>
      </w:r>
      <w:r w:rsidR="006D79F1">
        <w:fldChar w:fldCharType="separate"/>
      </w:r>
      <w:r w:rsidR="00790E60" w:rsidRPr="00790E60">
        <w:rPr>
          <w:noProof/>
        </w:rPr>
        <w:t>(I. H. Stevenson et al.,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790E60"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w:commentRangeStart w:id="72"/>
                <w:commentRangeStart w:id="73"/>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w:commentRangeEnd w:id="72"/>
                <m:r>
                  <m:rPr>
                    <m:sty m:val="p"/>
                  </m:rPr>
                  <w:rPr>
                    <w:rStyle w:val="CommentReference"/>
                  </w:rPr>
                  <w:commentReference w:id="72"/>
                </m:r>
                <w:commentRangeEnd w:id="73"/>
                <m:r>
                  <m:rPr>
                    <m:sty m:val="p"/>
                  </m:rPr>
                  <w:rPr>
                    <w:rStyle w:val="CommentReference"/>
                  </w:rPr>
                  <w:commentReference w:id="73"/>
                </m:r>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lastRenderedPageBreak/>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BB6F3E2" w:rsidR="00A878E9" w:rsidRDefault="00630EA0" w:rsidP="000C7168">
      <w:pPr>
        <w:jc w:val="both"/>
      </w:pPr>
      <w:commentRangeStart w:id="74"/>
      <w:r>
        <w:t xml:space="preserve">In the following results, 5 raised-cosine bases with non-linear stretching peaks are used to model STP modification function within [0, 600ms] in 1ms bins. </w:t>
      </w:r>
      <w:commentRangeEnd w:id="74"/>
      <w:r>
        <w:rPr>
          <w:rStyle w:val="CommentReference"/>
        </w:rPr>
        <w:commentReference w:id="74"/>
      </w:r>
      <w:r w:rsidR="00025D9F">
        <w:t xml:space="preserve">When fitting the </w:t>
      </w:r>
      <w:proofErr w:type="gramStart"/>
      <w:r w:rsidR="00025D9F">
        <w:t>model</w:t>
      </w:r>
      <w:proofErr w:type="gramEnd"/>
      <w:r w:rsidR="009922B3">
        <w:t xml:space="preserve"> we typically assume </w:t>
      </w:r>
      <m:oMath>
        <m:r>
          <m:rPr>
            <m:sty m:val="bi"/>
          </m:rPr>
          <w:rPr>
            <w:rFonts w:ascii="Cambria Math" w:hAnsi="Cambria Math"/>
          </w:rPr>
          <m:t>Q</m:t>
        </m:r>
        <m:r>
          <m:rPr>
            <m:sty m:val="bi"/>
          </m:rPr>
          <w:rPr>
            <w:rFonts w:ascii="Cambria Math" w:hAnsi="Cambria Math"/>
          </w:rPr>
          <m:t>=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1428A014"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hile also having short-term synaptic depression on fast timescales (Fig 1). Presynaptic spike timing is generated using a </w:t>
      </w:r>
      <w:r w:rsidR="003D6CD8">
        <w:t xml:space="preserve">homogeneous </w:t>
      </w:r>
      <w:r w:rsidR="00FE3E56">
        <w:t xml:space="preserve">Poisson </w:t>
      </w:r>
      <w:r w:rsidR="003D6CD8">
        <w:t>process</w:t>
      </w:r>
      <w:r w:rsidR="00FE3E56">
        <w:t xml:space="preserve">,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FF6330">
        <w:instrText>ADDIN CSL_CITATION {"citationItems":[{"id":"ITEM-1","itemData":{"DOI":"10.1152/jn.01170.2003","ISBN":"0022-3077 (Print)","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approximately 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page":"600-608","publisher":"Am Physiological Soc","title":"Characterization of neocortical principal cells and interneurons by network interactions and extracellular features.","type":"article-journal","volume":"92"},"uris":["http://www.mendeley.com/documents/?uuid=9e8d19c7-c757-4b34-8ff8-a044da653e49"]}],"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w:t>
      </w:r>
      <w:proofErr w:type="gramStart"/>
      <w:r w:rsidR="003A06D1">
        <w:t>e.g.</w:t>
      </w:r>
      <w:proofErr w:type="gramEnd"/>
      <w:r w:rsidR="003A06D1">
        <w:t xml:space="preserve">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commentRangeStart w:id="75"/>
      <w:commentRangeEnd w:id="75"/>
      <w:r w:rsidR="00C77A6D">
        <w:rPr>
          <w:rStyle w:val="CommentReference"/>
        </w:rPr>
        <w:commentReference w:id="75"/>
      </w:r>
      <w:r w:rsidR="009313AC">
        <w:t>.</w:t>
      </w:r>
      <w:r w:rsidR="00E774F0">
        <w:t xml:space="preserve"> In cases where firing rates are lower and/or when synaptic efficacy is weaker </w:t>
      </w:r>
      <w:r w:rsidR="003A06D1">
        <w:t xml:space="preserve">the partitioned </w:t>
      </w:r>
      <w:r w:rsidR="003A06D1">
        <w:lastRenderedPageBreak/>
        <w:t>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w:t>
            </w:r>
            <w:proofErr w:type="gramStart"/>
            <w:r>
              <w:t xml:space="preserve">efficacies, </w:t>
            </w:r>
            <w:r w:rsidR="00EB75B7">
              <w:t>since</w:t>
            </w:r>
            <w:proofErr w:type="gramEnd"/>
            <w:r w:rsidR="00EB75B7">
              <w:t xml:space="preserv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lastRenderedPageBreak/>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ins w:id="76" w:author="Ian Stevenson" w:date="2020-12-29T13:31:00Z">
        <w:r w:rsidR="002F545A">
          <w:t>-</w:t>
        </w:r>
      </w:ins>
      <w:r>
        <w:t>spike interval</w:t>
      </w:r>
      <w:r w:rsidR="005C6B25">
        <w:t xml:space="preserve"> (ISI)</w:t>
      </w:r>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2F545A">
        <w:tc>
          <w:tcPr>
            <w:tcW w:w="9926" w:type="dxa"/>
          </w:tcPr>
          <w:p w14:paraId="3CF48383" w14:textId="6CDE5F96" w:rsidR="006E7061" w:rsidRDefault="00B3166E" w:rsidP="000C7168">
            <w:pPr>
              <w:jc w:val="both"/>
            </w:pPr>
            <w:commentRangeStart w:id="77"/>
            <w:commentRangeStart w:id="78"/>
            <w:r>
              <w:rPr>
                <w:noProof/>
              </w:rPr>
              <w:drawing>
                <wp:inline distT="0" distB="0" distL="0" distR="0" wp14:anchorId="1BCF8B6F" wp14:editId="0424E9C9">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commentRangeEnd w:id="77"/>
            <w:r w:rsidR="00F90F81">
              <w:rPr>
                <w:rStyle w:val="CommentReference"/>
              </w:rPr>
              <w:commentReference w:id="77"/>
            </w:r>
            <w:commentRangeEnd w:id="78"/>
            <w:r w:rsidR="00F30171">
              <w:rPr>
                <w:rStyle w:val="CommentReference"/>
              </w:rPr>
              <w:commentReference w:id="78"/>
            </w:r>
          </w:p>
        </w:tc>
      </w:tr>
      <w:tr w:rsidR="006E7061" w14:paraId="7B30E083" w14:textId="77777777" w:rsidTr="002F545A">
        <w:tc>
          <w:tcPr>
            <w:tcW w:w="9926" w:type="dxa"/>
          </w:tcPr>
          <w:p w14:paraId="6417AC10" w14:textId="5A3EB2B7" w:rsidR="006E7061" w:rsidRPr="006E7061" w:rsidRDefault="006E7061" w:rsidP="00A45F10">
            <w:pPr>
              <w:jc w:val="both"/>
              <w:rPr>
                <w:b/>
                <w:bCs/>
              </w:rPr>
            </w:pPr>
            <w:r>
              <w:rPr>
                <w:b/>
                <w:bCs/>
              </w:rPr>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r w:rsidR="00D75B39" w:rsidRPr="00F7088B">
              <w:rPr>
                <w:b/>
                <w:bCs/>
              </w:rPr>
              <w:t>(</w:t>
            </w:r>
            <w:r w:rsidR="00D75B39">
              <w:rPr>
                <w:b/>
                <w:bCs/>
              </w:rPr>
              <w:t>A</w:t>
            </w:r>
            <w:r w:rsidR="00D75B39" w:rsidRPr="00F7088B">
              <w:rPr>
                <w:b/>
                <w:bCs/>
              </w:rPr>
              <w:t>)</w:t>
            </w:r>
            <w:r w:rsidR="00D75B39">
              <w:t xml:space="preserve"> 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79" w:name="_Hlk55204305"/>
            <w:r w:rsidR="00D75B39">
              <w:t>when the</w:t>
            </w:r>
            <w:r>
              <w:t xml:space="preserve"> cross-correlogram </w:t>
            </w:r>
            <w:r w:rsidR="00D75B39">
              <w:t xml:space="preserve">is partitioned by </w:t>
            </w:r>
            <w:r>
              <w:t>recording time.</w:t>
            </w:r>
            <w:bookmarkEnd w:id="79"/>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w:t>
            </w:r>
            <w:r w:rsidR="00D75B39">
              <w:lastRenderedPageBreak/>
              <w:t xml:space="preserve">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c>
          <w:tcPr>
            <w:tcW w:w="9926" w:type="dxa"/>
          </w:tcPr>
          <w:p w14:paraId="50959074" w14:textId="373CF666" w:rsidR="00C230C6" w:rsidRDefault="007849DF" w:rsidP="000C7168">
            <w:pPr>
              <w:jc w:val="both"/>
            </w:pPr>
            <w:r>
              <w:rPr>
                <w:noProof/>
              </w:rPr>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p>
        </w:tc>
      </w:tr>
      <w:tr w:rsidR="00C230C6" w14:paraId="0C059438" w14:textId="77777777" w:rsidTr="00F90F81">
        <w:tc>
          <w:tcPr>
            <w:tcW w:w="9926" w:type="dxa"/>
          </w:tcPr>
          <w:p w14:paraId="13ADC259" w14:textId="25012744"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w:t>
            </w:r>
            <w:r w:rsidR="00F90F81">
              <w:lastRenderedPageBreak/>
              <w:t xml:space="preserve">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15Hz, and dashed lines denote standard error.</w:t>
            </w:r>
            <w:r>
              <w:t xml:space="preserve"> </w:t>
            </w:r>
          </w:p>
        </w:tc>
      </w:tr>
    </w:tbl>
    <w:p w14:paraId="3E2A45BC" w14:textId="455108CE" w:rsidR="008E58AC" w:rsidRDefault="008E58AC" w:rsidP="000C7168">
      <w:pPr>
        <w:jc w:val="both"/>
        <w:rPr>
          <w:ins w:id="80" w:author="Ganchao Wei" w:date="2020-12-16T09:50:00Z"/>
        </w:rPr>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D7A4E" w14:paraId="4727A893" w14:textId="77777777" w:rsidTr="006A770F">
        <w:tc>
          <w:tcPr>
            <w:tcW w:w="9926" w:type="dxa"/>
          </w:tcPr>
          <w:p w14:paraId="6AAB429E" w14:textId="3C10B519" w:rsidR="009D7A4E" w:rsidRDefault="007849DF" w:rsidP="00922CF7">
            <w:pPr>
              <w:jc w:val="both"/>
            </w:pPr>
            <w:r>
              <w:rPr>
                <w:noProof/>
              </w:rPr>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p>
        </w:tc>
      </w:tr>
      <w:tr w:rsidR="009D7A4E" w14:paraId="222D375E" w14:textId="77777777" w:rsidTr="00F81A6E">
        <w:tc>
          <w:tcPr>
            <w:tcW w:w="9926" w:type="dxa"/>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w:t>
            </w:r>
            <w:commentRangeStart w:id="81"/>
            <w:commentRangeStart w:id="82"/>
            <w:r w:rsidR="00E040BE">
              <w:t>16</w:t>
            </w:r>
            <w:r w:rsidR="000C4E1C">
              <w:t>0Hz</w:t>
            </w:r>
            <w:commentRangeEnd w:id="81"/>
            <w:r w:rsidR="000C4E1C">
              <w:rPr>
                <w:rStyle w:val="CommentReference"/>
              </w:rPr>
              <w:commentReference w:id="81"/>
            </w:r>
            <w:commentRangeEnd w:id="82"/>
            <w:r w:rsidR="00702BD7">
              <w:rPr>
                <w:rStyle w:val="CommentReference"/>
              </w:rPr>
              <w:commentReference w:id="82"/>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lastRenderedPageBreak/>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83" w:author="Ganchao Wei" w:date="2020-12-20T09:57:00Z">
                <w:rPr>
                  <w:rFonts w:ascii="Cambria Math" w:hAnsi="Cambria Math"/>
                  <w:i/>
                </w:rPr>
              </w:ins>
            </m:ctrlPr>
          </m:sSubPr>
          <m:e>
            <m:r>
              <w:rPr>
                <w:rFonts w:ascii="Cambria Math" w:hAnsi="Cambria Math"/>
              </w:rPr>
              <m:t>Q</m:t>
            </m:r>
          </m:e>
          <m:sub>
            <m:sSub>
              <m:sSubPr>
                <m:ctrlPr>
                  <w:ins w:id="84" w:author="Ganchao Wei" w:date="2020-12-20T09:57:00Z">
                    <w:rPr>
                      <w:rFonts w:ascii="Cambria Math" w:hAnsi="Cambria Math"/>
                      <w:i/>
                    </w:rPr>
                  </w:ins>
                </m:ctrlPr>
              </m:sSubPr>
              <m:e>
                <m:r>
                  <w:ins w:id="85" w:author="Ganchao Wei" w:date="2020-12-20T09:57:00Z">
                    <w:rPr>
                      <w:rFonts w:ascii="Cambria Math" w:hAnsi="Cambria Math"/>
                    </w:rPr>
                    <m:t>β</m:t>
                  </w:ins>
                </m:r>
              </m:e>
              <m:sub>
                <m:r>
                  <w:ins w:id="86" w:author="Ganchao Wei" w:date="2020-12-20T09:57:00Z">
                    <w:rPr>
                      <w:rFonts w:ascii="Cambria Math" w:hAnsi="Cambria Math"/>
                    </w:rPr>
                    <m:t>0</m:t>
                  </w:ins>
                </m:r>
              </m:sub>
            </m:sSub>
          </m:sub>
        </m:sSub>
      </m:oMath>
      <w:r>
        <w:t>.</w:t>
      </w:r>
    </w:p>
    <w:p w14:paraId="4C034493" w14:textId="246B506B" w:rsidR="006E7061" w:rsidRDefault="00922CF7" w:rsidP="00922CF7">
      <w:pPr>
        <w:jc w:val="both"/>
      </w:pPr>
      <w:r>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2F545A">
        <w:tc>
          <w:tcPr>
            <w:tcW w:w="9926" w:type="dxa"/>
          </w:tcPr>
          <w:p w14:paraId="0DE4A167" w14:textId="4512E196" w:rsidR="00D61526" w:rsidRDefault="007849DF" w:rsidP="000C7168">
            <w:pPr>
              <w:jc w:val="both"/>
            </w:pPr>
            <w:r>
              <w:rPr>
                <w:noProof/>
              </w:rPr>
              <w:drawing>
                <wp:inline distT="0" distB="0" distL="0" distR="0" wp14:anchorId="1649BBCE" wp14:editId="4BCE4C3E">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p>
        </w:tc>
      </w:tr>
      <w:tr w:rsidR="00D61526" w14:paraId="0058B698" w14:textId="77777777" w:rsidTr="002F545A">
        <w:tc>
          <w:tcPr>
            <w:tcW w:w="9926" w:type="dxa"/>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 xml:space="preserve">o tracking variation in synaptic strength, accurately fitting cross-correlograms may also require tracking the postsynaptic rate. Here we simulate an excitatory, </w:t>
            </w:r>
            <w:r w:rsidR="00342370">
              <w:lastRenderedPageBreak/>
              <w:t>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p>
        </w:tc>
      </w:tr>
      <w:tr w:rsidR="003B435E" w14:paraId="1032DEE7" w14:textId="77777777" w:rsidTr="002F545A">
        <w:tc>
          <w:tcPr>
            <w:tcW w:w="9926" w:type="dxa"/>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w:t>
            </w:r>
            <w:commentRangeStart w:id="87"/>
            <w:r w:rsidR="006A770F">
              <w:t>30</w:t>
            </w:r>
            <w:commentRangeStart w:id="88"/>
            <w:commentRangeEnd w:id="88"/>
            <w:r w:rsidR="00342370">
              <w:rPr>
                <w:rStyle w:val="CommentReference"/>
              </w:rPr>
              <w:commentReference w:id="88"/>
            </w:r>
            <w:commentRangeEnd w:id="87"/>
            <w:r w:rsidR="00587AE2">
              <w:rPr>
                <w:rStyle w:val="CommentReference"/>
              </w:rPr>
              <w:commentReference w:id="87"/>
            </w:r>
            <w:r w:rsidR="00342370">
              <w:t xml:space="preserve">Hz). </w:t>
            </w:r>
            <w:r>
              <w:t>To</w:t>
            </w:r>
            <w:r w:rsidR="00342370">
              <w:t xml:space="preserve"> illustrate how </w:t>
            </w:r>
            <w:r>
              <w:t>presynaptic firing rates</w:t>
            </w:r>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lastRenderedPageBreak/>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t>Omitted variable bias</w:t>
      </w:r>
    </w:p>
    <w:p w14:paraId="73750C68" w14:textId="0D4CBD63" w:rsidR="00100EA7" w:rsidRDefault="00100EA7" w:rsidP="000C7168">
      <w:pPr>
        <w:jc w:val="both"/>
      </w:pPr>
      <w:r>
        <w:t xml:space="preserve">In the examples above we have shown how estimates of the baseline and synaptic weight are largely </w:t>
      </w:r>
      <w:proofErr w:type="gramStart"/>
      <w:r>
        <w:t>separable, since</w:t>
      </w:r>
      <w:proofErr w:type="gramEnd"/>
      <w:r>
        <w:t xml:space="preserve"> the synaptic effects </w:t>
      </w:r>
      <w:r w:rsidR="00407D49">
        <w:t xml:space="preserve">are </w:t>
      </w:r>
      <w:r w:rsidR="00865AC7">
        <w:t>constrained to</w:t>
      </w:r>
      <w:r>
        <w:t xml:space="preserve"> follow presynaptic spikes</w:t>
      </w:r>
      <w:r w:rsidR="00BE6D01">
        <w:t>. Moreover</w:t>
      </w:r>
      <w:r>
        <w:t xml:space="preserve">, estimates of the short-term and long-term synaptic effects are largely </w:t>
      </w:r>
      <w:proofErr w:type="gramStart"/>
      <w:r>
        <w:t>separable, since</w:t>
      </w:r>
      <w:proofErr w:type="gramEnd"/>
      <w:r>
        <w:t xml:space="preserv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139A9D1D" w:rsidR="00960689" w:rsidRDefault="00407D49" w:rsidP="000C7168">
      <w:pPr>
        <w:jc w:val="both"/>
      </w:pPr>
      <w:r>
        <w:lastRenderedPageBreak/>
        <w:t>In these scenarios, partitions of the cross-correlogram may serve as a useful check on how well the model describes spike transmission in specific time-periods or as a function of ISI. The model that omits STP, for instance, will fail to explain the observed depression as a function of ISI, while the model that assumes a constant baseline will fail to model the changing base</w:t>
      </w:r>
      <w:r w:rsidR="00AB3C16">
        <w:t xml:space="preserve"> level of the cross-correlograms when they are partitioned over </w:t>
      </w:r>
      <w:commentRangeStart w:id="89"/>
      <w:commentRangeStart w:id="90"/>
      <w:r w:rsidR="00AB3C16">
        <w:t>time</w:t>
      </w:r>
      <w:commentRangeEnd w:id="89"/>
      <w:r w:rsidR="00AB3C16">
        <w:rPr>
          <w:rStyle w:val="CommentReference"/>
        </w:rPr>
        <w:commentReference w:id="89"/>
      </w:r>
      <w:commentRangeEnd w:id="90"/>
      <w:r w:rsidR="00CB5565">
        <w:rPr>
          <w:rStyle w:val="CommentReference"/>
        </w:rPr>
        <w:commentReference w:id="90"/>
      </w:r>
      <w:r w:rsidR="00AB3C16">
        <w:t>.</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2F545A">
        <w:tc>
          <w:tcPr>
            <w:tcW w:w="9926" w:type="dxa"/>
          </w:tcPr>
          <w:p w14:paraId="3CFDA1B4" w14:textId="312E7FB9" w:rsidR="00960689" w:rsidRDefault="00CB5565" w:rsidP="000C7168">
            <w:pPr>
              <w:jc w:val="both"/>
            </w:pPr>
            <w:r>
              <w:rPr>
                <w:noProof/>
              </w:rPr>
              <w:drawing>
                <wp:inline distT="0" distB="0" distL="0" distR="0" wp14:anchorId="4B13DDF7" wp14:editId="562576F9">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p>
        </w:tc>
      </w:tr>
      <w:tr w:rsidR="00960689" w14:paraId="729EB4FD" w14:textId="77777777" w:rsidTr="002F545A">
        <w:tc>
          <w:tcPr>
            <w:tcW w:w="9926" w:type="dxa"/>
          </w:tcPr>
          <w:p w14:paraId="228F683D" w14:textId="20EEB290"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Here we simulate spiking neurons connected by an excitatory, depressing synapse, in this case, with fluctuations in both the baseline postsynaptic firing rate (</w:t>
            </w:r>
            <w:commentRangeStart w:id="91"/>
            <w:r w:rsidR="006D4D78">
              <w:t>average 20Hz</w:t>
            </w:r>
            <w:commentRangeEnd w:id="91"/>
            <w:r w:rsidR="00C93C31">
              <w:rPr>
                <w:rStyle w:val="CommentReference"/>
              </w:rPr>
              <w:commentReference w:id="91"/>
            </w:r>
            <w:r w:rsidR="006D4D78">
              <w:t xml:space="preserve">)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P and S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proofErr w:type="spellStart"/>
      <w:r w:rsidR="0023752D">
        <w:rPr>
          <w:lang w:eastAsia="zh-CN"/>
        </w:rPr>
        <w:t>undersmoothed</w:t>
      </w:r>
      <w:proofErr w:type="spellEnd"/>
      <w:r w:rsidR="0023752D">
        <w:rPr>
          <w:lang w:eastAsia="zh-CN"/>
        </w:rPr>
        <w:t xml:space="preserve"> and may reflect </w:t>
      </w:r>
      <w:r w:rsidR="0023752D">
        <w:rPr>
          <w:lang w:eastAsia="zh-CN"/>
        </w:rPr>
        <w:lastRenderedPageBreak/>
        <w:t>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w:t>
      </w:r>
      <w:proofErr w:type="gramStart"/>
      <w:r w:rsidR="00842221">
        <w:rPr>
          <w:lang w:eastAsia="zh-CN"/>
        </w:rPr>
        <w:t>single maxima</w:t>
      </w:r>
      <w:proofErr w:type="gramEnd"/>
      <w:r w:rsidR="00842221">
        <w:rPr>
          <w:lang w:eastAsia="zh-CN"/>
        </w:rPr>
        <w:t xml:space="preserve">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presumably </w:t>
      </w:r>
      <w:proofErr w:type="gramStart"/>
      <w:r w:rsidR="00842221">
        <w:rPr>
          <w:lang w:eastAsia="zh-CN"/>
        </w:rPr>
        <w:t>due to the fact that</w:t>
      </w:r>
      <w:proofErr w:type="gramEnd"/>
      <w:r w:rsidR="00842221">
        <w:rPr>
          <w:lang w:eastAsia="zh-CN"/>
        </w:rPr>
        <w:t xml:space="preserve"> the synaptic weight only influences the likelihood in the short interval follow</w:t>
      </w:r>
      <w:r w:rsidR="000C5158">
        <w:rPr>
          <w:lang w:eastAsia="zh-CN"/>
        </w:rPr>
        <w:t>ing</w:t>
      </w:r>
      <w:r w:rsidR="00842221">
        <w:rPr>
          <w:lang w:eastAsia="zh-CN"/>
        </w:rPr>
        <w:t xml:space="preserve"> each presynaptic spike. </w:t>
      </w:r>
      <w:commentRangeStart w:id="92"/>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r w:rsidR="000C5158">
        <w:rPr>
          <w:lang w:eastAsia="zh-CN"/>
        </w:rPr>
        <w:t>ve</w:t>
      </w:r>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commentRangeEnd w:id="92"/>
      <w:r w:rsidR="00DE1536">
        <w:rPr>
          <w:rStyle w:val="CommentReference"/>
        </w:rPr>
        <w:commentReference w:id="92"/>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5E533A8F"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5Hz and 20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2F545A">
        <w:tc>
          <w:tcPr>
            <w:tcW w:w="9926" w:type="dxa"/>
          </w:tcPr>
          <w:p w14:paraId="52844A75" w14:textId="776AAEA3" w:rsidR="00960689" w:rsidRDefault="007849DF" w:rsidP="000C7168">
            <w:pPr>
              <w:jc w:val="both"/>
            </w:pPr>
            <w:r>
              <w:rPr>
                <w:noProof/>
              </w:rPr>
              <w:drawing>
                <wp:inline distT="0" distB="0" distL="0" distR="0" wp14:anchorId="1CD9FB03" wp14:editId="31B558CC">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p>
        </w:tc>
      </w:tr>
      <w:tr w:rsidR="00960689" w14:paraId="237032A7" w14:textId="77777777" w:rsidTr="002F545A">
        <w:tc>
          <w:tcPr>
            <w:tcW w:w="9926" w:type="dxa"/>
          </w:tcPr>
          <w:p w14:paraId="20E244A5" w14:textId="75B75AEE"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r w:rsidR="00EC206D">
              <w:t xml:space="preserve">Here we simulate an excitatory, </w:t>
            </w:r>
            <w:commentRangeStart w:id="93"/>
            <w:commentRangeStart w:id="94"/>
            <w:r w:rsidR="00EC206D">
              <w:t xml:space="preserve">depressing </w:t>
            </w:r>
            <w:commentRangeEnd w:id="93"/>
            <w:r w:rsidR="00EC206D">
              <w:rPr>
                <w:rStyle w:val="CommentReference"/>
              </w:rPr>
              <w:commentReference w:id="93"/>
            </w:r>
            <w:commentRangeEnd w:id="94"/>
            <w:r w:rsidR="00850284">
              <w:rPr>
                <w:rStyle w:val="CommentReference"/>
              </w:rPr>
              <w:commentReference w:id="94"/>
            </w:r>
            <w:r w:rsidR="00EC206D">
              <w:t xml:space="preserve">synapse with random walk fluctuations in </w:t>
            </w:r>
            <w:r w:rsidR="00EC206D">
              <w:lastRenderedPageBreak/>
              <w:t xml:space="preserve">both the long-term synaptic strength and the postsynaptic baseline rate. </w:t>
            </w:r>
            <w:r>
              <w:t xml:space="preserve">The heatmap shows </w:t>
            </w:r>
            <w:r w:rsidR="00EC206D">
              <w:t xml:space="preserve">the </w:t>
            </w:r>
            <w:r>
              <w:t>prediction log-likelihood under different</w:t>
            </w:r>
            <w:r w:rsidR="00EC206D">
              <w:t xml:space="preserve"> values of</w:t>
            </w:r>
            <w:r>
              <w:t xml:space="preserve"> </w:t>
            </w:r>
            <m:oMath>
              <m:r>
                <m:rPr>
                  <m:sty m:val="bi"/>
                </m:rPr>
                <w:rPr>
                  <w:rFonts w:ascii="Cambria Math" w:hAnsi="Cambria Math"/>
                </w:rPr>
                <m:t>Q</m:t>
              </m:r>
            </m:oMath>
            <w:r>
              <w:t xml:space="preserve">. The red triangle and dashed lines </w:t>
            </w:r>
            <w:r w:rsidR="00EC206D">
              <w:t xml:space="preserve">denote the </w:t>
            </w:r>
            <w:r>
              <w:t>true</w:t>
            </w:r>
            <w:r w:rsidR="00EC206D">
              <w:t>, simulated</w:t>
            </w:r>
            <w:r>
              <w:t xml:space="preserve">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t xml:space="preserve"> after optimizing the full model</w:t>
            </w:r>
            <w:r>
              <w:t xml:space="preserve">. </w:t>
            </w:r>
            <w:r w:rsidR="00A34C85">
              <w:t xml:space="preserve">For reference, we also show </w:t>
            </w:r>
            <w:r w:rsidR="00622FE6">
              <w:t>results</w:t>
            </w:r>
            <w:r w:rsidR="00A34C85">
              <w:t xml:space="preserve"> when </w:t>
            </w:r>
            <m:oMath>
              <m:r>
                <m:rPr>
                  <m:sty m:val="bi"/>
                </m:rPr>
                <w:rPr>
                  <w:rFonts w:ascii="Cambria Math" w:hAnsi="Cambria Math"/>
                </w:rPr>
                <m:t>Q</m:t>
              </m:r>
            </m:oMath>
            <w:r w:rsidR="00A34C85">
              <w:t xml:space="preserve"> is under-estimated (</w:t>
            </w:r>
            <w:r>
              <w:t>blu</w:t>
            </w:r>
            <w:r w:rsidR="00A34C85">
              <w:t xml:space="preserve">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t xml:space="preserve">) </w:t>
            </w:r>
            <w:r>
              <w:t xml:space="preserve">and </w:t>
            </w:r>
            <w:r w:rsidR="00A34C85">
              <w:t>over-estimated (</w:t>
            </w:r>
            <w:r>
              <w:t xml:space="preserve">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t>).</w:t>
            </w:r>
            <w:r>
              <w:t xml:space="preserve"> </w:t>
            </w:r>
            <w:r w:rsidR="00A34C85">
              <w:t xml:space="preserve">A fast, </w:t>
            </w:r>
            <w:r>
              <w:t>one-dimensional</w:t>
            </w:r>
            <w:r w:rsidR="00025D9F">
              <w:t xml:space="preserve"> approximat</w:t>
            </w:r>
            <w:r w:rsidR="00A34C85">
              <w:t>ion to the</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r w:rsidR="00A34C85">
              <w:t xml:space="preserve">also </w:t>
            </w:r>
            <w:r>
              <w:t xml:space="preserve">shown </w:t>
            </w:r>
            <w:r w:rsidR="00A34C85">
              <w:t>(</w:t>
            </w:r>
            <w:r>
              <w:t>blue triangle</w:t>
            </w:r>
            <w:r w:rsidR="00A34C85">
              <w:t>)</w:t>
            </w:r>
            <w:r>
              <w:t xml:space="preserve">. </w:t>
            </w:r>
            <w:r w:rsidRPr="003E6976">
              <w:rPr>
                <w:b/>
                <w:bCs/>
              </w:rPr>
              <w:t>(B)</w:t>
            </w:r>
            <w:r>
              <w:t xml:space="preserve"> </w:t>
            </w:r>
            <w:r w:rsidR="00A34C85">
              <w:t>shows the c</w:t>
            </w:r>
            <w:r>
              <w:t xml:space="preserve">orresponding </w:t>
            </w:r>
            <w:r w:rsidR="00A34C85">
              <w:t xml:space="preserve">estimates for the </w:t>
            </w:r>
            <w:r>
              <w:t xml:space="preserve">baseline and </w:t>
            </w:r>
            <w:r w:rsidR="00A34C85">
              <w:t xml:space="preserve">long-term synaptic strength </w:t>
            </w:r>
            <w:r w:rsidR="007A03C2">
              <w:t>under</w:t>
            </w:r>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Pr>
                <w:b/>
                <w:bCs/>
              </w:rPr>
              <w:t xml:space="preserve"> </w:t>
            </w:r>
            <w:r w:rsidR="00A34C85"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r w:rsidR="00A34C85">
              <w:t xml:space="preserve">(bottom), </w:t>
            </w:r>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t xml:space="preserve"> (middle)</w:t>
            </w:r>
            <w:r>
              <w:t xml:space="preserve">. </w:t>
            </w:r>
            <w:r w:rsidR="00A34C85">
              <w:t xml:space="preserve">Dashed lines denote standard error. </w:t>
            </w:r>
            <w:r>
              <w:t xml:space="preserve">When </w:t>
            </w:r>
            <m:oMath>
              <m:r>
                <m:rPr>
                  <m:sty m:val="bi"/>
                </m:rPr>
                <w:rPr>
                  <w:rFonts w:ascii="Cambria Math" w:hAnsi="Cambria Math"/>
                </w:rPr>
                <m:t>Q</m:t>
              </m:r>
            </m:oMath>
            <w:r>
              <w:t xml:space="preserve"> is too small, the estimat</w:t>
            </w:r>
            <w:r w:rsidR="00A34C85">
              <w:t>es</w:t>
            </w:r>
            <w:r>
              <w:t xml:space="preserve"> are over-smoothed; when </w:t>
            </w:r>
            <m:oMath>
              <m:r>
                <m:rPr>
                  <m:sty m:val="bi"/>
                </m:rPr>
                <w:rPr>
                  <w:rFonts w:ascii="Cambria Math" w:hAnsi="Cambria Math"/>
                </w:rPr>
                <m:t>Q</m:t>
              </m:r>
            </m:oMath>
            <w:r>
              <w:t xml:space="preserve"> is too large, the </w:t>
            </w:r>
            <w:r w:rsidR="00622FE6">
              <w:t xml:space="preserve">estimates </w:t>
            </w:r>
            <w:r>
              <w:t xml:space="preserve">are too noisy. </w:t>
            </w:r>
            <w:r w:rsidR="00A34C85">
              <w:t xml:space="preserve">We then run many simulations with different values of </w:t>
            </w:r>
            <m:oMath>
              <m:r>
                <m:rPr>
                  <m:sty m:val="bi"/>
                </m:rPr>
                <w:rPr>
                  <w:rFonts w:ascii="Cambria Math" w:hAnsi="Cambria Math"/>
                </w:rPr>
                <m:t>Q</m:t>
              </m:r>
            </m:oMath>
            <w:r w:rsidR="00A34C85">
              <w:t xml:space="preserve">. </w:t>
            </w:r>
            <w:r w:rsidR="00A34C85" w:rsidRPr="00A90727">
              <w:t>We find that</w:t>
            </w:r>
            <w:r w:rsidR="00A34C85">
              <w:t xml:space="preserve"> the MLE (2D) can accurately recover the simulated hyper-parameters over a wide range of values</w:t>
            </w:r>
            <w:r w:rsidR="00A34C85" w:rsidRPr="00A90727">
              <w:t xml:space="preserve"> </w:t>
            </w:r>
            <w:r w:rsidRPr="00D06363">
              <w:rPr>
                <w:b/>
                <w:bCs/>
              </w:rPr>
              <w:t>(C)</w:t>
            </w:r>
            <w:r>
              <w:t>. Each combination has 5 replicates</w:t>
            </w:r>
            <w:r w:rsidR="00A34C85">
              <w:t xml:space="preserve"> and a</w:t>
            </w:r>
            <w:r>
              <w:t xml:space="preserve"> simulated recording time </w:t>
            </w:r>
            <w:r w:rsidR="00A34C85">
              <w:t xml:space="preserve">of </w:t>
            </w:r>
            <w:r>
              <w:t>10 min.</w:t>
            </w:r>
          </w:p>
        </w:tc>
      </w:tr>
      <w:tr w:rsidR="00A12C49" w14:paraId="27ADF10A" w14:textId="77777777" w:rsidTr="00A12C49">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15F8EA49" w:rsidR="004D6811" w:rsidRDefault="004D6811">
      <w:pPr>
        <w:jc w:val="both"/>
      </w:pPr>
      <w:r>
        <w:t xml:space="preserve">Including additional covariates can often improve spike prediction accuracy in GLM-like models </w:t>
      </w:r>
      <w:r w:rsidR="00D924AC">
        <w:fldChar w:fldCharType="begin" w:fldLock="1"/>
      </w:r>
      <w:r w:rsidR="00790E60">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d5bcb907-ed5b-49c4-bfb0-4ecfc128d601"]},{"id":"ITEM-3","itemData":{"DOI":"10.1162/neco_a_01138","ISSN":"1530888X","PMID":"30314428","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3","issue":"12","issued":{"date-parts":[["2018","12","1"]]},"page":"3227-3258","publisher":"MIT Press Journals","title":"Omitted variable bias in GLMs of neural spiking activity","type":"article","volume":"30"},"uris":["http://www.mendeley.com/documents/?uuid=7eb8758f-85ea-33e4-b3d2-f93934f5ed94"]}],"mendeley":{"formattedCitation":"(Harris et al., 2003; I. H. Stevenson, 2018; Truccolo et al., 2005)","plainTextFormattedCitation":"(Harris et al., 2003; I. H. Stevenson, 2018; Truccolo et al., 2005)","previouslyFormattedCitation":"(Harris et al., 2003; I. H. Stevenson, 2018; Truccolo et al., 2005)"},"properties":{"noteIndex":0},"schema":"https://github.com/citation-style-language/schema/raw/master/csl-citation.json"}</w:instrText>
      </w:r>
      <w:r w:rsidR="00D924AC">
        <w:fldChar w:fldCharType="separate"/>
      </w:r>
      <w:r w:rsidR="00790E60" w:rsidRPr="00790E60">
        <w:rPr>
          <w:noProof/>
        </w:rPr>
        <w:t>(Harris et al., 2003; I. H.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commentRangeStart w:id="95"/>
      <w:r w:rsidR="0047450A">
        <w:fldChar w:fldCharType="begin" w:fldLock="1"/>
      </w:r>
      <w:r w:rsidR="007507BD">
        <w:instrText>ADDIN CSL_CITATION {"citationItems":[{"id":"ITEM-1","itemData":{"author":[{"dropping-particle":"","family":"Okatan","given":"M","non-dropping-particle":"","parse-names":false,"suffix":""},{"dropping-particle":"","family":"Wilson","given":"M A","non-dropping-particle":"","parse-names":false,"suffix":""},{"dropping-particle":"","family":"Brown","given":"E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4b15d25f-af81-4afb-ad6a-85240bab9108"]},{"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d5bcb907-ed5b-49c4-bfb0-4ecfc128d601"]},{"id":"ITEM-3","itemData":{"ISBN":"0028-0836","author":[{"dropping-particle":"","family":"Pillow","given":"J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note":"10.1038/nature07140","page":"995-999","title":"Spatio-temporal correlations and visual signalling in a complete neuronal population","type":"article-journal","volume":"454"},"uris":["http://www.mendeley.com/documents/?uuid=c49090a8-ad47-4d04-93d4-d741a2692ca1"]}],"mendeley":{"formattedCitation":"(Harris et al., 2003; Okatan et al., 2005; J W Pillow et al., 2008)","plainTextFormattedCitation":"(Harris et al., 2003; Okatan et al., 2005; J W Pillow et al., 2008)","previouslyFormattedCitation":"(Harris et al., 2003; Okatan et al., 2005; J W Pillow et al., 2008)"},"properties":{"noteIndex":0},"schema":"https://github.com/citation-style-language/schema/raw/master/csl-citation.json"}</w:instrText>
      </w:r>
      <w:r w:rsidR="0047450A">
        <w:fldChar w:fldCharType="separate"/>
      </w:r>
      <w:r w:rsidR="00FF6330" w:rsidRPr="00FF6330">
        <w:rPr>
          <w:noProof/>
        </w:rPr>
        <w:t>(Harris et al., 2003; Okatan et al., 2005; J W Pillow et al., 2008)</w:t>
      </w:r>
      <w:r w:rsidR="0047450A">
        <w:fldChar w:fldCharType="end"/>
      </w:r>
      <w:commentRangeEnd w:id="95"/>
      <w:r w:rsidR="0047450A">
        <w:rPr>
          <w:rStyle w:val="CommentReference"/>
        </w:rPr>
        <w:commentReference w:id="95"/>
      </w:r>
      <w:r>
        <w:t>, local field potentials</w:t>
      </w:r>
      <w:r w:rsidR="00AF2AC3">
        <w:t xml:space="preserve"> </w:t>
      </w:r>
      <w:r w:rsidR="00AF2AC3">
        <w:fldChar w:fldCharType="begin" w:fldLock="1"/>
      </w:r>
      <w:r w:rsidR="00790E60">
        <w:instrText>ADDIN CSL_CITATION {"citationItems":[{"id":"ITEM-1","itemData":{"DOI":"10.1007/s10827-009-0208-9","ISBN":"1573-6873 (Electronic)\\n0929-5313 (Linking)","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author":[{"dropping-particle":"","family":"Kelly","given":"Ryan C.","non-dropping-particle":"","parse-names":false,"suffix":""},{"dropping-particle":"","family":"Smith","given":"Matthew A.","non-dropping-particle":"","parse-names":false,"suffix":""},{"dropping-particle":"","family":"Kass","given":"R E","non-dropping-particle":"","parse-names":false,"suffix":""},{"dropping-particle":"","family":"Lee","given":"Tai Sing","non-dropping-particle":"","parse-names":false,"suffix":""}],"container-title":"Journal of Computational Neuroscience","id":"ITEM-1","issue":"3","issued":{"date-parts":[["2010"]]},"page":"567-579","publisher":"Springer","title":"Local field potentials indicate network state and account for neuronal response variability","type":"article-journal","volume":"29"},"uris":["http://www.mendeley.com/documents/?uuid=88404d47-4e58-4ad7-887a-625ce45baec9"]}],"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commentRangeStart w:id="96"/>
      <w:r w:rsidR="007F7A3D">
        <w:fldChar w:fldCharType="begin" w:fldLock="1"/>
      </w:r>
      <w:r w:rsidR="00226D4E">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9f043551-8dbe-315b-bdd2-d3e22f499bae"]},{"id":"ITEM-2","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mendeley":{"formattedCitation":"(Jonathan W. Pillow &amp; Simoncelli, 2003; Truccolo et al., 2005)","plainTextFormattedCitation":"(Jonathan W. Pillow &amp; Simoncelli, 2003; Truccolo et al., 2005)","previouslyFormattedCitation":"(Jonathan W. Pillow &amp; Simoncelli, 2003; Truccolo et al., 2005)"},"properties":{"noteIndex":0},"schema":"https://github.com/citation-style-language/schema/raw/master/csl-citation.json"}</w:instrText>
      </w:r>
      <w:r w:rsidR="007F7A3D">
        <w:fldChar w:fldCharType="separate"/>
      </w:r>
      <w:r w:rsidR="00790E60" w:rsidRPr="00790E60">
        <w:rPr>
          <w:noProof/>
        </w:rPr>
        <w:t>(Jonathan W. Pillow &amp; Simoncelli, 2003; Truccolo et al., 2005)</w:t>
      </w:r>
      <w:r w:rsidR="007F7A3D">
        <w:fldChar w:fldCharType="end"/>
      </w:r>
      <w:commentRangeEnd w:id="96"/>
      <w:r w:rsidR="004C400A">
        <w:rPr>
          <w:rStyle w:val="CommentReference"/>
        </w:rPr>
        <w:commentReference w:id="96"/>
      </w:r>
      <w:r w:rsidRPr="004D6811">
        <w:t xml:space="preserve">. </w:t>
      </w:r>
      <w:r w:rsidR="00CF6E61">
        <w:t xml:space="preserve">However, once these covariates are taken into account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445374E6"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790E60">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w:t>
      </w:r>
      <w:r>
        <w:lastRenderedPageBreak/>
        <w:t xml:space="preserve">fields from neurons in the hippocampus </w:t>
      </w:r>
      <w:r>
        <w:fldChar w:fldCharType="begin" w:fldLock="1"/>
      </w:r>
      <w:r w:rsidR="00790E60">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r w:rsidR="007F7A3D">
        <w:t xml:space="preserve"> </w:t>
      </w:r>
      <w:r w:rsidR="007F7A3D">
        <w:fldChar w:fldCharType="begin" w:fldLock="1"/>
      </w:r>
      <w:r w:rsidR="00790E60">
        <w:instrText>ADDIN CSL_CITATION {"citationItems":[{"id":"ITEM-1","itemData":{"DOI":"10.1152/jn.00626.2010","ISBN":"0022-3077","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author":[{"dropping-particle":"","family":"Stevenson","given":"Ian H. I.H.","non-dropping-particle":"","parse-names":false,"suffix":""},{"dropping-particle":"","family":"Cherian","given":"Anil","non-dropping-particle":"","parse-names":false,"suffix":""},{"dropping-particle":"","family":"London","given":"B.M. Brian M.","non-dropping-particle":"","parse-names":false,"suffix":""},{"dropping-particle":"","family":"Sachs","given":"Nicholas A N.A.","non-dropping-particle":"","parse-names":false,"suffix":""},{"dropping-particle":"","family":"Lindberg","given":"Eric","non-dropping-particle":"","parse-names":false,"suffix":""},{"dropping-particle":"","family":"Reimer","given":"Jacob","non-dropping-particle":"","parse-names":false,"suffix":""},{"dropping-particle":"","family":"Slutzky","given":"Marc W M.W.","non-dropping-particle":"","parse-names":false,"suffix":""},{"dropping-particle":"","family":"Hatsopoulos","given":"Nicholas G N.G.","non-dropping-particle":"","parse-names":false,"suffix":""},{"dropping-particle":"","family":"Miller","given":"L.E. Lee E","non-dropping-particle":"","parse-names":false,"suffix":""},{"dropping-particle":"","family":"Kording","given":"Konrad P K.P.","non-dropping-particle":"","parse-names":false,"suffix":""}],"container-title":"Journal of Neurophysiology","id":"ITEM-1","issue":"2","issued":{"date-parts":[["2011","8"]]},"note":"From Duplicate 2 (Statistical assessment of the stability of neural movement representations. - Stevenson, Ian H.; Cherian, Anil; London, Brian M.; Sachs, Nicholas A; Lindberg, Eric; Reimer, Jacob; Slutzky, Marc W; Hatsopoulos, Nicholas G; Miller, Lee E; Kording, Konrad P)\n\nFrom Duplicate 1 (Statistical assessment of the stability of neural movement representations. - Stevenson, Ian H; Cherian, Anil; London, B.M. Brian M; Sachs, N.A. Nicholas A; Lindberg, Eric; Reimer, Jacob; Slutzky, M.W. Marc W; Hatsopoulos, Nicholas G N.G.; Miller, L.E. Lee E; Kording, Konrad P K.P.)\n\nFrom Duplicate 2 (Statistical assessment of the stability of neural movement representations. - Stevenson, Ian H; Cherian, Anil; London, Brian M; Sachs, Nicholas A; Lindberg, Eric; Reimer, Jacob; Slutzky, Marc W; Hatsopoulos, Nicholas G; Miller, Lee E; Kording, Konrad P)\n\nFrom Duplicate 1 ( \n\nStatistical assessment of the stability of neural movement representations\n\n- Stevenson, I H; Cherian, A; London, B M; Sachs, N A; Lindberg, E; Reimer, J; Slutzky, M W; Hatsopoulos, N G; Miller, L E; Kording, K P )\n\n","page":"764-774","title":"Statistical assessment of the stability of neural movement representations.","type":"article-journal","volume":"106"},"uris":["http://www.mendeley.com/documents/?uuid=f70185ad-8162-4fae-afe2-a73a2a752a5f"]}],"mendeley":{"formattedCitation":"(I. H. I. H. Stevenson et al., 2011)","plainTextFormattedCitation":"(I. H. I. H. Stevenson et al., 2011)","previouslyFormattedCitation":"(I. H. I. H. Stevenson et al., 2011)"},"properties":{"noteIndex":0},"schema":"https://github.com/citation-style-language/schema/raw/master/csl-citation.json"}</w:instrText>
      </w:r>
      <w:r w:rsidR="007F7A3D">
        <w:fldChar w:fldCharType="separate"/>
      </w:r>
      <w:r w:rsidR="00790E60" w:rsidRPr="00790E60">
        <w:rPr>
          <w:noProof/>
        </w:rPr>
        <w:t>(I. H. I. H. Stevenson et al., 2011)</w:t>
      </w:r>
      <w:r w:rsidR="007F7A3D">
        <w:fldChar w:fldCharType="end"/>
      </w:r>
      <w:r w:rsidR="005076AB">
        <w:t>, there may be cases where the assumption of linear dynamics is not appropriate</w:t>
      </w:r>
      <w:r>
        <w:t xml:space="preserve">. Additionally, while here we assume a Poisson noise model, spiking activity can be </w:t>
      </w:r>
      <w:proofErr w:type="gramStart"/>
      <w:r>
        <w:t>more or less variable</w:t>
      </w:r>
      <w:proofErr w:type="gramEnd"/>
      <w:r>
        <w:t xml:space="preserve"> than Poisson. </w:t>
      </w:r>
      <w:r w:rsidR="009566C8">
        <w:t xml:space="preserve">With stationary models, non-Poisson spiking is typically not a major source of estimation error </w:t>
      </w:r>
      <w:r>
        <w:fldChar w:fldCharType="begin" w:fldLock="1"/>
      </w:r>
      <w:r w:rsidR="00790E60">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I. H. Stevenson, 2016)","plainTextFormattedCitation":"(I. H. Stevenson, 2016)","previouslyFormattedCitation":"(I. H. Stevenson, 2016)"},"properties":{"noteIndex":0},"schema":"https://github.com/citation-style-language/schema/raw/master/csl-citation.json"}</w:instrText>
      </w:r>
      <w:r>
        <w:fldChar w:fldCharType="separate"/>
      </w:r>
      <w:r w:rsidR="00790E60" w:rsidRPr="00790E60">
        <w:rPr>
          <w:noProof/>
        </w:rPr>
        <w:t>(I. H. Stevenson, 2016)</w:t>
      </w:r>
      <w:r>
        <w:fldChar w:fldCharType="end"/>
      </w:r>
      <w:r w:rsidR="009566C8">
        <w:t xml:space="preserve">. However, the adaptive filtering updates may be sensitive to </w:t>
      </w:r>
      <w:proofErr w:type="spellStart"/>
      <w:r w:rsidR="009566C8">
        <w:t>misspecified</w:t>
      </w:r>
      <w:proofErr w:type="spellEnd"/>
      <w:r w:rsidR="009566C8">
        <w:t xml:space="preserve"> noise, and it may be useful to extend the framework here with other noise models</w:t>
      </w:r>
      <w:r w:rsidR="007F7A3D">
        <w:t xml:space="preserve"> </w:t>
      </w:r>
      <w:r w:rsidR="007F7A3D">
        <w:fldChar w:fldCharType="begin" w:fldLock="1"/>
      </w:r>
      <w:r w:rsidR="00790E60">
        <w:instrText>ADDIN CSL_CITATION {"citationItems":[{"id":"ITEM-1","itemData":{"author":[{"dropping-particle":"","family":"Scott","given":"James","non-dropping-particle":"","parse-names":false,"suffix":""},{"dropping-particle":"","family":"Pillow","given":"Jonathan W.","non-dropping-particle":"","parse-names":false,"suffix":""}],"container-title":"Advances in Neural Information Processing Systems","id":"ITEM-1","issued":{"date-parts":[["2012"]]},"page":"1898","title":"Fully Bayesian inference for neural models with negative-binomial spiking","type":"paper-conference"},"uris":["http://www.mendeley.com/documents/?uuid=3a42619f-a19f-47c2-80c6-29568209068d"]},{"id":"ITEM-2","itemData":{"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NIPS","id":"ITEM-2","issued":{"date-parts":[["2015"]]},"title":"High-dimensional neural spike train analysis with generalized count linear dynamical systems","type":"paper-conference"},"uris":["http://www.mendeley.com/documents/?uuid=49fcb762-bc92-478a-a8a4-83daf7887f0b"]}],"mendeley":{"formattedCitation":"(Gao et al., 2015; Scott &amp; Pillow, 2012)","plainTextFormattedCitation":"(Gao et al., 2015; Scott &amp; Pillow, 2012)","previouslyFormattedCitation":"(Gao et al., 2015; Scott &amp; Pillow, 2012)"},"properties":{"noteIndex":0},"schema":"https://github.com/citation-style-language/schema/raw/master/csl-citation.json"}</w:instrText>
      </w:r>
      <w:r w:rsidR="007F7A3D">
        <w:fldChar w:fldCharType="separate"/>
      </w:r>
      <w:r w:rsidR="00790E60" w:rsidRPr="00790E60">
        <w:rPr>
          <w:noProof/>
        </w:rPr>
        <w:t>(Gao et al., 2015; Scott &amp; Pillow, 2012)</w:t>
      </w:r>
      <w:r w:rsidR="007F7A3D">
        <w:fldChar w:fldCharType="end"/>
      </w:r>
      <w:r>
        <w:t>.</w:t>
      </w:r>
    </w:p>
    <w:p w14:paraId="7B9BFB6C" w14:textId="0C7F6F5A" w:rsidR="00A47F08" w:rsidRDefault="00A47F08" w:rsidP="00A47F08">
      <w:pPr>
        <w:jc w:val="both"/>
      </w:pPr>
      <w:r>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xml:space="preserve">. The long-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790E60">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BN":"0929-5313","ISSN":"1573-6873","PMID":"19649698","abstract":"Abstract  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author":[{"dropping-particle":"","family":"Paninski","given":"Liam","non-dropping-particle":"","parse-names":false,"suffix":""},{"dropping-particle":"","family":"Ahmadian","given":"Yashar","non-dropping-particle":"","parse-names":false,"suffix":""},{"dropping-particle":"","family":"Ferreira","given":"Daniel G","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issued":{"date-parts":[["2010"]]},"page":"107-126","title":"A new look at state-space models for neural data","type":"article-journal","volume":"29"},"uris":["http://www.mendeley.com/documents/?uuid=666a3fe5-7570-4b54-be1e-c434fb1ab5f6"]}],"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17CFE4E0" w14:textId="4F86E522" w:rsidR="007507BD" w:rsidRDefault="00A10593" w:rsidP="00A10593">
      <w:pPr>
        <w:jc w:val="both"/>
      </w:pPr>
      <w:commentRangeStart w:id="97"/>
      <w:r>
        <w:t xml:space="preserve">Previous </w:t>
      </w:r>
      <w:commentRangeEnd w:id="97"/>
      <w:r w:rsidR="0057386F">
        <w:rPr>
          <w:rStyle w:val="CommentReference"/>
        </w:rPr>
        <w:commentReference w:id="97"/>
      </w:r>
      <w:r w:rsidR="005076AB">
        <w:t xml:space="preserve">models have aimed to describe </w:t>
      </w:r>
      <w:r>
        <w:t xml:space="preserve">short-term changes in </w:t>
      </w:r>
      <w:r w:rsidR="007507BD">
        <w:t xml:space="preserve">synaptic strength </w:t>
      </w:r>
      <w:r>
        <w:t>from spikes</w:t>
      </w:r>
      <w:r w:rsidR="007507BD">
        <w:t xml:space="preserve">, without modeling long-term effects or baseline fluctuations </w:t>
      </w:r>
      <w:r w:rsidR="007507BD">
        <w:fldChar w:fldCharType="begin" w:fldLock="1"/>
      </w:r>
      <w:r w:rsidR="007507BD">
        <w:instrText>ADDIN CSL_CITATION {"citationItems":[{"id":"ITEM-1","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1","issued":{"date-parts":[["2008"]]},"page":"4996-4999","title":"Tracking temporal evolution of nonlinear dynamics in hippocampus using time-varying volterra kernels.","type":"paper-conference","volume":"2008"},"uris":["http://www.mendeley.com/documents/?uuid=389dab27-fcfa-4901-b518-e03cb370bf3d"]},{"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page":"505-520","title":"Pyramidal Cell-Interneuron Circuit Architecture and Dynamics in Hippocampal Networks","type":"article-journal","volume":"96"},"uris":["http://www.mendeley.com/documents/?uuid=999141c3-4f9d-42c4-9b19-e661682eaf55"]},{"id":"ITEM-3","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3","issue":"9","issued":{"date-parts":[["2017","9","5"]]},"page":"e1005738","publisher":"Public Library of Science","title":"Estimating short-term synaptic plasticity from pre- and postsynaptic spiking","type":"article-journal","volume":"13"},"uris":["http://www.mendeley.com/documents/?uuid=48408be8-7c70-4953-aa6c-2db9ebc319a6"]}],"mendeley":{"formattedCitation":"(Chan et al., 2008; English et al., 2017a; Ghanbari et al., 2017)","plainTextFormattedCitation":"(Chan et al., 2008; English et al., 2017a; Ghanbari et al., 2017)","previouslyFormattedCitation":"(Chan et al., 2008; English et al., 2017a; Ghanbari et al., 2017)"},"properties":{"noteIndex":0},"schema":"https://github.com/citation-style-language/schema/raw/master/csl-citation.json"}</w:instrText>
      </w:r>
      <w:r w:rsidR="007507BD">
        <w:fldChar w:fldCharType="separate"/>
      </w:r>
      <w:r w:rsidR="007507BD" w:rsidRPr="007507BD">
        <w:rPr>
          <w:noProof/>
        </w:rPr>
        <w:t>(Chan et al., 2008; English et al., 2017a; Ghanbari et al., 2017)</w:t>
      </w:r>
      <w:r w:rsidR="007507BD">
        <w:fldChar w:fldCharType="end"/>
      </w:r>
      <w:r w:rsidR="007507BD">
        <w:t xml:space="preserve"> or to describe </w:t>
      </w:r>
      <w:r>
        <w:t xml:space="preserve">long-term </w:t>
      </w:r>
      <w:r w:rsidR="007507BD">
        <w:t xml:space="preserve">changes </w:t>
      </w:r>
      <w:r w:rsidR="007F7A3D">
        <w:t xml:space="preserve"> </w:t>
      </w:r>
      <w:commentRangeStart w:id="98"/>
      <w:r w:rsidR="007F7A3D">
        <w:fldChar w:fldCharType="begin" w:fldLock="1"/>
      </w:r>
      <w:r w:rsidR="007507BD">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page":"1-9","title":"Inferring spike-timing-dependent plasticity from spike train data","type":"paper-conference","volume":"24"},"uris":["http://www.mendeley.com/documents/?uuid=56b71632-0a23-4a6c-900a-9cc877266e97"]},{"id":"ITEM-3","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3","issued":{"date-parts":[["2016"]]},"title":"Identification of stable spike-timing-dependent plasticity from spiking activity with generalized multilinear modeling","type":"article-journal"},"uris":["http://www.mendeley.com/documents/?uuid=3caf5a72-6ac5-462a-b4ce-9da6c355256f"]}],"mendeley":{"formattedCitation":"(Linderman et al., 2014; Robinson et al., 2016; I. H. Stevenson et al., 2011)","plainTextFormattedCitation":"(Linderman et al., 2014; Robinson et al., 2016; I. H. Stevenson et al., 2011)","previouslyFormattedCitation":"(Linderman et al., 2014; I. H. Stevenson et al., 2011)"},"properties":{"noteIndex":0},"schema":"https://github.com/citation-style-language/schema/raw/master/csl-citation.json"}</w:instrText>
      </w:r>
      <w:r w:rsidR="007F7A3D">
        <w:fldChar w:fldCharType="separate"/>
      </w:r>
      <w:r w:rsidR="007507BD" w:rsidRPr="007507BD">
        <w:rPr>
          <w:noProof/>
        </w:rPr>
        <w:t>(Linderman et al., 2014; Robinson et al., 2016; I. H. Stevenson et al., 2011)</w:t>
      </w:r>
      <w:r w:rsidR="007F7A3D">
        <w:fldChar w:fldCharType="end"/>
      </w:r>
      <w:commentRangeEnd w:id="98"/>
      <w:r w:rsidR="007F7A3D">
        <w:rPr>
          <w:rStyle w:val="CommentReference"/>
        </w:rPr>
        <w:commentReference w:id="98"/>
      </w:r>
      <w:r w:rsidR="007F7A3D">
        <w:t>.</w:t>
      </w:r>
      <w:r w:rsidR="007507BD">
        <w:t xml:space="preserve"> </w:t>
      </w:r>
      <w:commentRangeStart w:id="99"/>
      <w:r w:rsidR="007507BD">
        <w:t>Both</w:t>
      </w:r>
      <w:commentRangeEnd w:id="99"/>
      <w:r w:rsidR="007507BD">
        <w:rPr>
          <w:rStyle w:val="CommentReference"/>
        </w:rPr>
        <w:commentReference w:id="99"/>
      </w:r>
      <w:r w:rsidR="007507BD">
        <w:t>?</w:t>
      </w:r>
    </w:p>
    <w:p w14:paraId="61C9A180" w14:textId="47569FDE" w:rsidR="00A10593" w:rsidRDefault="00A10593" w:rsidP="00A10593">
      <w:pPr>
        <w:jc w:val="both"/>
        <w:rPr>
          <w:ins w:id="100" w:author="Stevenson, Ian" w:date="2021-01-05T13:16:00Z"/>
        </w:rPr>
      </w:pPr>
      <w:ins w:id="101" w:author="Stevenson, Ian" w:date="2021-01-05T13:16:00Z">
        <w:del w:id="102" w:author="Ian Stevenson [2]" w:date="2021-01-22T15:38:00Z">
          <w:r w:rsidDel="007507BD">
            <w:delText xml:space="preserve"> </w:delText>
          </w:r>
        </w:del>
        <w:del w:id="103" w:author="Ganchao Wei" w:date="2021-01-18T20:30:00Z">
          <w:r w:rsidDel="007F7A3D">
            <w:delText xml:space="preserve">(CITE Linderman/Stevenson). </w:delText>
          </w:r>
        </w:del>
        <w:r>
          <w:t xml:space="preserve">While the adaptive smoother simply tracks an estimated synaptic weight, </w:t>
        </w:r>
      </w:ins>
      <w:ins w:id="104" w:author="Ian Stevenson [2]" w:date="2021-01-22T15:42:00Z">
        <w:r w:rsidR="0057386F">
          <w:t xml:space="preserve">it may be </w:t>
        </w:r>
      </w:ins>
      <w:ins w:id="105" w:author="Ian Stevenson [2]" w:date="2021-01-22T15:43:00Z">
        <w:r w:rsidR="0057386F">
          <w:t>preferable</w:t>
        </w:r>
      </w:ins>
      <w:ins w:id="106" w:author="Ian Stevenson [2]" w:date="2021-01-22T15:42:00Z">
        <w:r w:rsidR="0057386F">
          <w:t xml:space="preserve"> to </w:t>
        </w:r>
      </w:ins>
      <w:ins w:id="107" w:author="Stevenson, Ian" w:date="2021-01-05T13:16:00Z">
        <w:del w:id="108" w:author="Ian Stevenson [2]" w:date="2021-01-22T15:42:00Z">
          <w:r w:rsidDel="0057386F">
            <w:delText>using</w:delText>
          </w:r>
        </w:del>
        <w:del w:id="109" w:author="Ian Stevenson [2]" w:date="2021-01-22T15:43:00Z">
          <w:r w:rsidDel="0057386F">
            <w:delText xml:space="preserve"> </w:delText>
          </w:r>
        </w:del>
      </w:ins>
      <w:ins w:id="110" w:author="Ian Stevenson [2]" w:date="2021-01-22T15:42:00Z">
        <w:r w:rsidR="0057386F">
          <w:t>more direct</w:t>
        </w:r>
      </w:ins>
      <w:ins w:id="111" w:author="Ian Stevenson [2]" w:date="2021-01-22T15:43:00Z">
        <w:r w:rsidR="0057386F">
          <w:t xml:space="preserve">ly describe </w:t>
        </w:r>
      </w:ins>
      <w:ins w:id="112" w:author="Ian Stevenson [2]" w:date="2021-01-22T15:42:00Z">
        <w:r w:rsidR="0057386F">
          <w:t>the long-term synaptic dynamics</w:t>
        </w:r>
        <w:r w:rsidR="0057386F">
          <w:t xml:space="preserve"> </w:t>
        </w:r>
      </w:ins>
      <w:ins w:id="113" w:author="Ian Stevenson [2]" w:date="2021-01-22T15:43:00Z">
        <w:r w:rsidR="0057386F">
          <w:t xml:space="preserve">with </w:t>
        </w:r>
      </w:ins>
      <w:ins w:id="114" w:author="Stevenson, Ian" w:date="2021-01-05T13:16:00Z">
        <w:r>
          <w:t xml:space="preserve">an explicit learning rule based on pre- and postsynaptic spike timing or underlying Calcium dynamics </w:t>
        </w:r>
        <w:r>
          <w:fldChar w:fldCharType="begin" w:fldLock="1"/>
        </w:r>
      </w:ins>
      <w:r w:rsidR="00790E60">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16f1d5fe-e073-489c-9881-7b5e8a501883"]}],"mendeley":{"formattedCitation":"(Graupner &amp; Brunel, 2012)","plainTextFormattedCitation":"(Graupner &amp; Brunel, 2012)","previouslyFormattedCitation":"(Graupner &amp; Brunel, 2012)"},"properties":{"noteIndex":0},"schema":"https://github.com/citation-style-language/schema/raw/master/csl-citation.json"}</w:instrText>
      </w:r>
      <w:ins w:id="115" w:author="Stevenson, Ian" w:date="2021-01-05T13:16:00Z">
        <w:r>
          <w:fldChar w:fldCharType="separate"/>
        </w:r>
        <w:r w:rsidRPr="003E3821">
          <w:rPr>
            <w:noProof/>
          </w:rPr>
          <w:t>(Graupner &amp; Brunel, 2012)</w:t>
        </w:r>
        <w:r>
          <w:fldChar w:fldCharType="end"/>
        </w:r>
        <w:del w:id="116" w:author="Ian Stevenson [2]" w:date="2021-01-22T15:42:00Z">
          <w:r w:rsidDel="0057386F">
            <w:delText xml:space="preserve"> may give a more direct interpretation of the long-term synaptic dynamics</w:delText>
          </w:r>
        </w:del>
        <w:r>
          <w:t xml:space="preserve">. In previous work, we found that a biophysical model of short-term plasticity could, in some cases, account for the short-term dynamics of spike transmission </w:t>
        </w:r>
        <w:r>
          <w:rPr>
            <w:i/>
            <w:iCs/>
          </w:rPr>
          <w:t>in vivo</w:t>
        </w:r>
        <w:r>
          <w:t xml:space="preserve"> </w:t>
        </w:r>
      </w:ins>
      <w:ins w:id="117" w:author="Ganchao Wei" w:date="2021-01-18T20:31:00Z">
        <w:r w:rsidR="007F7A3D">
          <w:fldChar w:fldCharType="begin" w:fldLock="1"/>
        </w:r>
      </w:ins>
      <w:r w:rsidR="00790E60">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ins w:id="118" w:author="Ganchao Wei" w:date="2021-01-18T20:31:00Z">
        <w:r w:rsidR="007F7A3D">
          <w:fldChar w:fldCharType="end"/>
        </w:r>
      </w:ins>
      <w:ins w:id="119" w:author="Stevenson, Ian" w:date="2021-01-05T13:16:00Z">
        <w:del w:id="120" w:author="Ganchao Wei" w:date="2021-01-18T20:31:00Z">
          <w:r w:rsidDel="00A636E7">
            <w:delText>(Cite Ghanbari 2020</w:delText>
          </w:r>
        </w:del>
        <w:del w:id="121" w:author="Ganchao Wei" w:date="2021-01-18T20:32:00Z">
          <w:r w:rsidDel="00A636E7">
            <w:delText>)</w:delText>
          </w:r>
        </w:del>
        <w:r>
          <w:t xml:space="preserve">. Incorporating biophysical models of STP </w:t>
        </w:r>
        <w:r>
          <w:fldChar w:fldCharType="begin" w:fldLock="1"/>
        </w:r>
      </w:ins>
      <w:r w:rsidR="00790E60">
        <w:instrText>ADDIN CSL_CITATION {"citationItems":[{"id":"ITEM-1","itemData":{"DOI":"10.3389/fncom.2013.00075","ISSN":"1662-5188","PMID":"23761760","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 P","non-dropping-particle":"","parse-names":false,"suffix":""},{"dropping-particle":"","family":"Sjöström","given":"P Jesper","non-dropping-particle":"","parse-names":false,"suffix":""},{"dropping-particle":"","family":"Rossum","given":"Mark C W","non-dropping-particle":"van","parse-names":false,"suffix":""}],"container-title":"Frontiers in computational neuroscience","id":"ITEM-1","issue":"June","issued":{"date-parts":[["2013"]]},"page":"75","publisher":"Frontiers Media SA","title":"Probabilistic inference of short-term synaptic plasticity in neocortical microcircuits.","type":"article-journal","volume":"7"},"uris":["http://www.mendeley.com/documents/?uuid=7244111c-2074-420a-9e47-56f360b835cd"]}],"mendeley":{"formattedCitation":"(Costa et al., 2013)","plainTextFormattedCitation":"(Costa et al., 2013)","previouslyFormattedCitation":"(Costa et al., 2013)"},"properties":{"noteIndex":0},"schema":"https://github.com/citation-style-language/schema/raw/master/csl-citation.json"}</w:instrText>
      </w:r>
      <w:ins w:id="122" w:author="Stevenson, Ian" w:date="2021-01-05T13:16:00Z">
        <w:r>
          <w:fldChar w:fldCharType="separate"/>
        </w:r>
        <w:r w:rsidRPr="003E3821">
          <w:rPr>
            <w:noProof/>
          </w:rPr>
          <w:t>(Costa et al., 2013)</w:t>
        </w:r>
        <w:r>
          <w:fldChar w:fldCharType="end"/>
        </w:r>
        <w:r>
          <w:t xml:space="preserve"> or LTP/LTD </w:t>
        </w:r>
        <w:r>
          <w:fldChar w:fldCharType="begin" w:fldLock="1"/>
        </w:r>
      </w:ins>
      <w:r w:rsidR="00790E60">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16f1d5fe-e073-489c-9881-7b5e8a501883"]}],"mendeley":{"formattedCitation":"(Graupner &amp; Brunel, 2012)","plainTextFormattedCitation":"(Graupner &amp; Brunel, 2012)","previouslyFormattedCitation":"(Graupner &amp; Brunel, 2012)"},"properties":{"noteIndex":0},"schema":"https://github.com/citation-style-language/schema/raw/master/csl-citation.json"}</w:instrText>
      </w:r>
      <w:ins w:id="123" w:author="Stevenson, Ian" w:date="2021-01-05T13:16:00Z">
        <w:r>
          <w:fldChar w:fldCharType="separate"/>
        </w:r>
        <w:r w:rsidRPr="003E3821">
          <w:rPr>
            <w:noProof/>
          </w:rPr>
          <w:t>(Graupner &amp; Brunel, 2012)</w:t>
        </w:r>
        <w:r>
          <w:fldChar w:fldCharType="end"/>
        </w:r>
        <w:r>
          <w:t xml:space="preserve"> is possible with additional computational costs. Recent studies </w:t>
        </w:r>
        <w:r>
          <w:fldChar w:fldCharType="begin" w:fldLock="1"/>
        </w:r>
      </w:ins>
      <w:r w:rsidR="00790E60">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mendeley":{"formattedCitation":"(Deperrois &amp; Graupner, 2020)","plainTextFormattedCitation":"(Deperrois &amp; Graupner, 2020)","previouslyFormattedCitation":"(Deperrois &amp; Graupner, 2020)"},"properties":{"noteIndex":0},"schema":"https://github.com/citation-style-language/schema/raw/master/csl-citation.json"}</w:instrText>
      </w:r>
      <w:ins w:id="124" w:author="Stevenson, Ian" w:date="2021-01-05T13:16:00Z">
        <w:r>
          <w:fldChar w:fldCharType="separate"/>
        </w:r>
        <w:r w:rsidRPr="003E3821">
          <w:rPr>
            <w:noProof/>
          </w:rPr>
          <w:t>(Deperrois &amp; Graupner, 2020)</w:t>
        </w:r>
        <w:r>
          <w:fldChar w:fldCharType="end"/>
        </w:r>
        <w:r>
          <w:t xml:space="preserve"> </w:t>
        </w:r>
        <w:commentRangeStart w:id="125"/>
        <w:r>
          <w:t>have also shown that short-term</w:t>
        </w:r>
        <w:r w:rsidRPr="00C660DA">
          <w:t xml:space="preserve"> and </w:t>
        </w:r>
        <w:r>
          <w:t xml:space="preserve">long-term synaptic </w:t>
        </w:r>
        <w:del w:id="126" w:author="Ian Stevenson [2]" w:date="2021-01-22T15:44:00Z">
          <w:r w:rsidDel="0057386F">
            <w:delText>weight</w:delText>
          </w:r>
        </w:del>
      </w:ins>
      <w:ins w:id="127" w:author="Ian Stevenson [2]" w:date="2021-01-22T15:44:00Z">
        <w:r w:rsidR="0057386F">
          <w:t>plasticity</w:t>
        </w:r>
      </w:ins>
      <w:ins w:id="128" w:author="Stevenson, Ian" w:date="2021-01-05T13:16:00Z">
        <w:r>
          <w:t xml:space="preserve"> can</w:t>
        </w:r>
      </w:ins>
      <w:ins w:id="129" w:author="Ian Stevenson [2]" w:date="2021-01-22T15:44:00Z">
        <w:r w:rsidR="0057386F">
          <w:t xml:space="preserve"> act</w:t>
        </w:r>
      </w:ins>
      <w:ins w:id="130" w:author="Stevenson, Ian" w:date="2021-01-05T13:16:00Z">
        <w:r w:rsidRPr="00C660DA">
          <w:t xml:space="preserve"> together tune sensitive range of synaptic plasticity</w:t>
        </w:r>
        <w:r>
          <w:t>, and this suggest the necessity for considering effects in different timescale at the same time.</w:t>
        </w:r>
      </w:ins>
      <w:commentRangeEnd w:id="125"/>
      <w:r w:rsidR="0057386F">
        <w:rPr>
          <w:rStyle w:val="CommentReference"/>
        </w:rPr>
        <w:commentReference w:id="125"/>
      </w:r>
    </w:p>
    <w:p w14:paraId="17F064E6" w14:textId="2837E7A4"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297F45">
        <w:t xml:space="preserve"> </w:t>
      </w:r>
      <w:r w:rsidR="0057386F">
        <w:t>Assuming that synaptic connections can be accurately identified, however, this model e</w:t>
      </w:r>
      <w:r w:rsidR="00297F45" w:rsidRPr="00297F45">
        <w:t>xtends static models of coupling between neurons</w:t>
      </w:r>
      <w:r w:rsidR="0057386F">
        <w:t xml:space="preserve"> to account for potential plasticity</w:t>
      </w:r>
      <w:r w:rsidR="00297F45">
        <w:t xml:space="preserve">. </w:t>
      </w:r>
      <w:r w:rsidR="00297F45">
        <w:lastRenderedPageBreak/>
        <w:t>Applying this model to experimental recordings may lead to new insights into how synapses vary on both short- and long- timescales during ongoing behavior.</w:t>
      </w:r>
    </w:p>
    <w:p w14:paraId="2EE0BEFD" w14:textId="328F9B2E" w:rsidR="00DE59F3" w:rsidRDefault="00DE59F3" w:rsidP="004D6811">
      <w:pPr>
        <w:jc w:val="both"/>
        <w:rPr>
          <w:ins w:id="131" w:author="Stevenson, Ian" w:date="2021-01-05T13:21:00Z"/>
        </w:rPr>
      </w:pPr>
    </w:p>
    <w:p w14:paraId="4A41151E" w14:textId="525946C0" w:rsidR="00297F45" w:rsidDel="0057386F" w:rsidRDefault="00297F45" w:rsidP="004D6811">
      <w:pPr>
        <w:jc w:val="both"/>
        <w:rPr>
          <w:ins w:id="132" w:author="Stevenson, Ian" w:date="2021-01-05T13:21:00Z"/>
          <w:del w:id="133" w:author="Ian Stevenson [2]" w:date="2021-01-22T15:48:00Z"/>
        </w:rPr>
      </w:pPr>
    </w:p>
    <w:p w14:paraId="42C6E22E" w14:textId="70015E47" w:rsidR="00297F45" w:rsidDel="0057386F" w:rsidRDefault="00297F45" w:rsidP="004D6811">
      <w:pPr>
        <w:jc w:val="both"/>
        <w:rPr>
          <w:ins w:id="134" w:author="Stevenson, Ian" w:date="2021-01-05T11:00:00Z"/>
          <w:del w:id="135" w:author="Ian Stevenson [2]" w:date="2021-01-22T15:48:00Z"/>
        </w:rPr>
      </w:pPr>
      <w:ins w:id="136" w:author="Stevenson, Ian" w:date="2021-01-05T13:21:00Z">
        <w:del w:id="137" w:author="Ian Stevenson [2]" w:date="2021-01-22T15:48:00Z">
          <w:r w:rsidDel="0057386F">
            <w:delText>Extras…</w:delText>
          </w:r>
        </w:del>
      </w:ins>
    </w:p>
    <w:p w14:paraId="175C6037" w14:textId="7FAEC783" w:rsidR="00CF6E61" w:rsidDel="0057386F" w:rsidRDefault="00623F09" w:rsidP="004D6811">
      <w:pPr>
        <w:jc w:val="both"/>
        <w:rPr>
          <w:ins w:id="138" w:author="Stevenson, Ian" w:date="2021-01-05T10:56:00Z"/>
          <w:del w:id="139" w:author="Ian Stevenson [2]" w:date="2021-01-22T15:48:00Z"/>
        </w:rPr>
      </w:pPr>
      <w:del w:id="140" w:author="Ian Stevenson [2]" w:date="2021-01-22T15:48:00Z">
        <w:r w:rsidDel="0057386F">
          <w:delText>Some previous research for synaptic strength inference had tried to tackle this problem by including postsynaptic history effects</w:delText>
        </w:r>
        <w:r w:rsidR="00F67F93" w:rsidDel="0057386F">
          <w:delText xml:space="preserve"> </w:delText>
        </w:r>
        <w:r w:rsidDel="0057386F">
          <w:fldChar w:fldCharType="begin" w:fldLock="1"/>
        </w:r>
        <w:r w:rsidR="00790E60" w:rsidDel="0057386F">
          <w:delInstrText>ADDIN CSL_CITATION {"citationItems":[{"id":"ITEM-1","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page":"1-9","title":"Inferring spike-timing-dependent plasticity from spike train data","type":"paper-conference","volume":"24"},"uris":["http://www.mendeley.com/documents/?uuid=56b71632-0a23-4a6c-900a-9cc877266e97"]},{"id":"ITEM-2","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2","issue":"9","issued":{"date-parts":[["2017","9","5"]]},"page":"e1005738","publisher":"Public Library of Science","title":"Estimating short-term synaptic plasticity from pre- and postsynaptic spiking","type":"article-journal","volume":"13"},"uris":["http://www.mendeley.com/documents/?uuid=48408be8-7c70-4953-aa6c-2db9ebc319a6"]},{"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http://www.mendeley.com/documents/?uuid=1171e9a2-93f4-4c7e-98f3-10907fd9901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mendeley":{"formattedCitation":"(Ghanbari et al., 2017, 2020; I. H. Stevenson et al., 2011; Truccolo et al., 2005)","plainTextFormattedCitation":"(Ghanbari et al., 2017, 2020; I. H. Stevenson et al., 2011; Truccolo et al., 2005)","previouslyFormattedCitation":"(Ghanbari et al., 2017, 2020; I. H. Stevenson et al., 2011; Truccolo et al., 2005)"},"properties":{"noteIndex":0},"schema":"https://github.com/citation-style-language/schema/raw/master/csl-citation.json"}</w:delInstrText>
        </w:r>
        <w:r w:rsidDel="0057386F">
          <w:fldChar w:fldCharType="separate"/>
        </w:r>
        <w:r w:rsidR="00790E60" w:rsidRPr="00790E60" w:rsidDel="0057386F">
          <w:rPr>
            <w:noProof/>
          </w:rPr>
          <w:delText>(Ghanbari et al., 2017, 2020; I. H. Stevenson et al., 2011; Truccolo et al., 2005)</w:delText>
        </w:r>
        <w:r w:rsidDel="0057386F">
          <w:fldChar w:fldCharType="end"/>
        </w:r>
        <w:r w:rsidDel="0057386F">
          <w:delText xml:space="preserve">. However, the postsynaptic history may not capture all effects that have impact on neural activity, and the history effects can also be biased by omitted variables. Therefore, we allow the postsynaptic baseline firing rates to be time-varying to compensate for slowly varying omitted variables. By conditioning on the adaptive baseline, the inference on synaptic strengths will </w:delText>
        </w:r>
        <w:r w:rsidR="00172B48" w:rsidDel="0057386F">
          <w:delText>less influenced by unexplained variation in the postsynaptic firing rate. However, the true postsynaptic rate is not necessarily identifiable</w:delText>
        </w:r>
        <w:r w:rsidR="00F67F93" w:rsidDel="0057386F">
          <w:delText xml:space="preserve"> </w:delText>
        </w:r>
        <w:r w:rsidR="003E3821" w:rsidDel="0057386F">
          <w:fldChar w:fldCharType="begin" w:fldLock="1"/>
        </w:r>
        <w:r w:rsidR="00134F28" w:rsidDel="0057386F">
          <w:del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delInstrText>
        </w:r>
        <w:r w:rsidR="003E3821" w:rsidDel="0057386F">
          <w:fldChar w:fldCharType="separate"/>
        </w:r>
        <w:r w:rsidR="003E3821" w:rsidRPr="003E3821" w:rsidDel="0057386F">
          <w:rPr>
            <w:noProof/>
          </w:rPr>
          <w:delText>(Amarasingham et al., 2015)</w:delText>
        </w:r>
        <w:r w:rsidR="003E3821" w:rsidDel="0057386F">
          <w:fldChar w:fldCharType="end"/>
        </w:r>
        <w:r w:rsidR="00172B48" w:rsidDel="0057386F">
          <w:delText xml:space="preserve">. </w:delText>
        </w:r>
      </w:del>
    </w:p>
    <w:p w14:paraId="023EE9CD" w14:textId="4A220689" w:rsidR="006E55BF" w:rsidDel="0057386F" w:rsidRDefault="00172B48" w:rsidP="004D6811">
      <w:pPr>
        <w:jc w:val="both"/>
        <w:rPr>
          <w:del w:id="141" w:author="Ian Stevenson [2]" w:date="2021-01-22T15:48:00Z"/>
        </w:rPr>
      </w:pPr>
      <w:del w:id="142" w:author="Ian Stevenson [2]" w:date="2021-01-22T15:48:00Z">
        <w:r w:rsidDel="0057386F">
          <w:delText>Synaptic weights estimated from in vivo recordings are still likely to be affected by unobserved variables, particularly if these variables induce firing rate changes on fast timescales or on multiple timescales.</w:delText>
        </w:r>
      </w:del>
    </w:p>
    <w:p w14:paraId="48DD11BC" w14:textId="619C9E5D" w:rsidR="0018525B" w:rsidDel="0057386F" w:rsidRDefault="0018525B">
      <w:pPr>
        <w:jc w:val="both"/>
        <w:rPr>
          <w:del w:id="143" w:author="Ian Stevenson [2]" w:date="2021-01-22T15:48:00Z"/>
        </w:rPr>
      </w:pPr>
      <w:commentRangeStart w:id="144"/>
      <w:del w:id="145" w:author="Ian Stevenson [2]" w:date="2021-01-22T15:48:00Z">
        <w:r w:rsidDel="0057386F">
          <w:delText>Adaptive filtering for place fields</w:delText>
        </w:r>
        <w:r w:rsidR="00F67F93" w:rsidDel="0057386F">
          <w:delText xml:space="preserve"> </w:delText>
        </w:r>
      </w:del>
      <w:ins w:id="146" w:author="Ganchao Wei" w:date="2020-12-20T15:17:00Z">
        <w:del w:id="147" w:author="Ian Stevenson [2]" w:date="2021-01-22T15:48:00Z">
          <w:r w:rsidR="003E3821" w:rsidDel="0057386F">
            <w:fldChar w:fldCharType="begin" w:fldLock="1"/>
          </w:r>
        </w:del>
      </w:ins>
      <w:del w:id="148" w:author="Ian Stevenson [2]" w:date="2021-01-22T15:48:00Z">
        <w:r w:rsidR="00134F28" w:rsidDel="0057386F">
          <w:del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delInstrText>
        </w:r>
        <w:r w:rsidR="003E3821" w:rsidDel="0057386F">
          <w:fldChar w:fldCharType="separate"/>
        </w:r>
        <w:r w:rsidR="003E3821" w:rsidRPr="003E3821" w:rsidDel="0057386F">
          <w:rPr>
            <w:noProof/>
          </w:rPr>
          <w:delText>(Brown et al., 2001)</w:delText>
        </w:r>
      </w:del>
      <w:ins w:id="149" w:author="Ganchao Wei" w:date="2020-12-20T15:17:00Z">
        <w:del w:id="150" w:author="Ian Stevenson [2]" w:date="2021-01-22T15:48:00Z">
          <w:r w:rsidR="003E3821" w:rsidDel="0057386F">
            <w:fldChar w:fldCharType="end"/>
          </w:r>
        </w:del>
      </w:ins>
      <w:ins w:id="151" w:author="Ganchao Wei" w:date="2020-12-20T14:31:00Z">
        <w:del w:id="152" w:author="Ian Stevenson [2]" w:date="2021-01-22T15:48:00Z">
          <w:r w:rsidR="007D452E" w:rsidDel="0057386F">
            <w:delText xml:space="preserve"> is widely used</w:delText>
          </w:r>
        </w:del>
      </w:ins>
      <w:commentRangeEnd w:id="144"/>
      <w:ins w:id="153" w:author="Ganchao Wei" w:date="2020-12-20T14:38:00Z">
        <w:del w:id="154" w:author="Ian Stevenson [2]" w:date="2021-01-22T15:48:00Z">
          <w:r w:rsidR="007D452E" w:rsidDel="0057386F">
            <w:rPr>
              <w:rStyle w:val="CommentReference"/>
            </w:rPr>
            <w:commentReference w:id="144"/>
          </w:r>
        </w:del>
      </w:ins>
      <w:ins w:id="155" w:author="Ganchao Wei" w:date="2020-12-20T14:31:00Z">
        <w:del w:id="156" w:author="Ian Stevenson [2]" w:date="2021-01-22T15:48:00Z">
          <w:r w:rsidR="007D452E" w:rsidDel="0057386F">
            <w:delText>, although there are some limitations.</w:delText>
          </w:r>
        </w:del>
      </w:ins>
      <w:ins w:id="157" w:author="Ganchao Wei" w:date="2020-12-20T14:35:00Z">
        <w:del w:id="158" w:author="Ian Stevenson [2]" w:date="2021-01-22T15:48:00Z">
          <w:r w:rsidR="007D452E" w:rsidDel="0057386F">
            <w:delText xml:space="preserve"> </w:delText>
          </w:r>
        </w:del>
      </w:ins>
      <w:ins w:id="159" w:author="Ganchao Wei" w:date="2020-12-21T08:49:00Z">
        <w:del w:id="160" w:author="Ian Stevenson [2]" w:date="2021-01-22T15:48:00Z">
          <w:r w:rsidR="001D23B0" w:rsidDel="0057386F">
            <w:delText>A</w:delText>
          </w:r>
        </w:del>
      </w:ins>
      <w:ins w:id="161" w:author="Ganchao Wei" w:date="2020-12-20T14:35:00Z">
        <w:del w:id="162" w:author="Ian Stevenson [2]" w:date="2021-01-22T15:48:00Z">
          <w:r w:rsidR="007D452E" w:rsidDel="0057386F">
            <w:delText>lthough the method is locally</w:delText>
          </w:r>
        </w:del>
      </w:ins>
      <w:ins w:id="163" w:author="Ganchao Wei" w:date="2020-12-20T14:36:00Z">
        <w:del w:id="164" w:author="Ian Stevenson [2]" w:date="2021-01-22T15:48:00Z">
          <w:r w:rsidR="007D452E" w:rsidDel="0057386F">
            <w:delText xml:space="preserve"> stable, the </w:delText>
          </w:r>
          <w:commentRangeStart w:id="165"/>
          <w:r w:rsidR="007D452E" w:rsidDel="0057386F">
            <w:delText>global stability should also be investigated</w:delText>
          </w:r>
        </w:del>
      </w:ins>
      <w:commentRangeEnd w:id="165"/>
      <w:ins w:id="166" w:author="Ganchao Wei" w:date="2020-12-20T14:38:00Z">
        <w:del w:id="167" w:author="Ian Stevenson [2]" w:date="2021-01-22T15:48:00Z">
          <w:r w:rsidR="00FC3D1F" w:rsidDel="0057386F">
            <w:rPr>
              <w:rStyle w:val="CommentReference"/>
            </w:rPr>
            <w:commentReference w:id="165"/>
          </w:r>
        </w:del>
      </w:ins>
      <w:ins w:id="168" w:author="Ganchao Wei" w:date="2020-12-20T14:36:00Z">
        <w:del w:id="169" w:author="Ian Stevenson [2]" w:date="2021-01-22T15:48:00Z">
          <w:r w:rsidR="007D452E" w:rsidDel="0057386F">
            <w:delText>. Moreover</w:delText>
          </w:r>
        </w:del>
      </w:ins>
      <w:ins w:id="170" w:author="Ganchao Wei" w:date="2020-12-20T14:31:00Z">
        <w:del w:id="171" w:author="Ian Stevenson [2]" w:date="2021-01-22T15:48:00Z">
          <w:r w:rsidR="007D452E" w:rsidDel="0057386F">
            <w:delText xml:space="preserve">, </w:delText>
          </w:r>
        </w:del>
      </w:ins>
      <w:ins w:id="172" w:author="Ganchao Wei" w:date="2020-12-21T08:46:00Z">
        <w:del w:id="173" w:author="Ian Stevenson [2]" w:date="2021-01-22T15:48:00Z">
          <w:r w:rsidR="001D23B0" w:rsidDel="0057386F">
            <w:delText>some spiking activities are more or less variable than Poisson process, and th</w:delText>
          </w:r>
        </w:del>
      </w:ins>
      <w:ins w:id="174" w:author="Ganchao Wei" w:date="2020-12-21T08:47:00Z">
        <w:del w:id="175" w:author="Ian Stevenson [2]" w:date="2021-01-22T15:48:00Z">
          <w:r w:rsidR="001D23B0" w:rsidDel="0057386F">
            <w:delText>is suggests the necessity for non-Poisson extension</w:delText>
          </w:r>
        </w:del>
      </w:ins>
      <w:ins w:id="176" w:author="Ganchao Wei" w:date="2020-12-21T08:48:00Z">
        <w:del w:id="177" w:author="Ian Stevenson [2]" w:date="2021-01-22T15:48:00Z">
          <w:r w:rsidR="001D23B0" w:rsidDel="0057386F">
            <w:delText xml:space="preserve">. </w:delText>
          </w:r>
        </w:del>
      </w:ins>
      <w:ins w:id="178" w:author="Ganchao Wei" w:date="2020-12-21T08:49:00Z">
        <w:del w:id="179" w:author="Ian Stevenson [2]" w:date="2021-01-22T15:48:00Z">
          <w:r w:rsidR="001D23B0" w:rsidDel="0057386F">
            <w:delText xml:space="preserve">For example, </w:delText>
          </w:r>
          <w:r w:rsidR="00FD23EA" w:rsidDel="0057386F">
            <w:delText>we can extend the method based on the Conway-Maxwell-Poisson (COM-</w:delText>
          </w:r>
        </w:del>
      </w:ins>
      <w:ins w:id="180" w:author="Ganchao Wei" w:date="2020-12-21T08:50:00Z">
        <w:del w:id="181" w:author="Ian Stevenson [2]" w:date="2021-01-22T15:48:00Z">
          <w:r w:rsidR="00FD23EA" w:rsidDel="0057386F">
            <w:delText>Poisson</w:delText>
          </w:r>
        </w:del>
      </w:ins>
      <w:ins w:id="182" w:author="Ganchao Wei" w:date="2020-12-21T08:49:00Z">
        <w:del w:id="183" w:author="Ian Stevenson [2]" w:date="2021-01-22T15:48:00Z">
          <w:r w:rsidR="00FD23EA" w:rsidDel="0057386F">
            <w:delText>)</w:delText>
          </w:r>
        </w:del>
      </w:ins>
      <w:ins w:id="184" w:author="Ian Stevenson" w:date="2020-12-29T13:24:00Z">
        <w:del w:id="185" w:author="Ian Stevenson [2]" w:date="2021-01-22T15:48:00Z">
          <w:r w:rsidR="00F67F93" w:rsidDel="0057386F">
            <w:delText xml:space="preserve"> </w:delText>
          </w:r>
        </w:del>
      </w:ins>
      <w:ins w:id="186" w:author="Ganchao Wei" w:date="2020-12-21T08:50:00Z">
        <w:del w:id="187" w:author="Ian Stevenson [2]" w:date="2021-01-22T15:48:00Z">
          <w:r w:rsidR="00FD23EA" w:rsidDel="0057386F">
            <w:fldChar w:fldCharType="begin" w:fldLock="1"/>
          </w:r>
        </w:del>
      </w:ins>
      <w:del w:id="188" w:author="Ian Stevenson [2]" w:date="2021-01-22T15:48:00Z">
        <w:r w:rsidR="00FD23EA" w:rsidDel="0057386F">
          <w:del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delInstrText>
        </w:r>
        <w:r w:rsidR="00FD23EA" w:rsidDel="0057386F">
          <w:fldChar w:fldCharType="separate"/>
        </w:r>
        <w:r w:rsidR="00FD23EA" w:rsidRPr="00FD23EA" w:rsidDel="0057386F">
          <w:rPr>
            <w:noProof/>
          </w:rPr>
          <w:delText>(Stevenson, 2016)</w:delText>
        </w:r>
      </w:del>
      <w:ins w:id="189" w:author="Ganchao Wei" w:date="2020-12-21T08:50:00Z">
        <w:del w:id="190" w:author="Ian Stevenson [2]" w:date="2021-01-22T15:48:00Z">
          <w:r w:rsidR="00FD23EA" w:rsidDel="0057386F">
            <w:fldChar w:fldCharType="end"/>
          </w:r>
          <w:r w:rsidR="00FD23EA" w:rsidDel="0057386F">
            <w:delText xml:space="preserve"> likelihood to handle both over- and under-dispersion in spike counts</w:delText>
          </w:r>
        </w:del>
      </w:ins>
      <w:ins w:id="191" w:author="Ganchao Wei" w:date="2020-12-20T14:34:00Z">
        <w:del w:id="192" w:author="Ian Stevenson [2]" w:date="2021-01-22T15:48:00Z">
          <w:r w:rsidR="007D452E" w:rsidDel="0057386F">
            <w:delText>.</w:delText>
          </w:r>
        </w:del>
      </w:ins>
      <w:del w:id="193" w:author="Ian Stevenson [2]" w:date="2021-01-22T15:48:00Z">
        <w:r w:rsidDel="0057386F">
          <w:delText xml:space="preserve"> </w:delText>
        </w:r>
      </w:del>
    </w:p>
    <w:p w14:paraId="5D8081FE" w14:textId="185050E4" w:rsidR="00141343" w:rsidDel="0057386F" w:rsidRDefault="00141343">
      <w:pPr>
        <w:jc w:val="both"/>
        <w:rPr>
          <w:del w:id="194" w:author="Ian Stevenson [2]" w:date="2021-01-22T15:48:00Z"/>
        </w:rPr>
      </w:pPr>
      <w:del w:id="195" w:author="Ian Stevenson [2]" w:date="2021-01-22T15:48:00Z">
        <w:r w:rsidDel="0057386F">
          <w:delText>[Limitations of the model]</w:delText>
        </w:r>
      </w:del>
    </w:p>
    <w:p w14:paraId="0C5C9C25" w14:textId="03633852" w:rsidR="00141343" w:rsidDel="0057386F" w:rsidRDefault="00141343">
      <w:pPr>
        <w:jc w:val="both"/>
        <w:rPr>
          <w:del w:id="196" w:author="Ian Stevenson [2]" w:date="2021-01-22T15:48:00Z"/>
        </w:rPr>
      </w:pPr>
      <w:del w:id="197" w:author="Ian Stevenson [2]" w:date="2021-01-22T15:48:00Z">
        <w:r w:rsidDel="0057386F">
          <w:delText>[Possible extensions of the model]</w:delText>
        </w:r>
      </w:del>
    </w:p>
    <w:p w14:paraId="5A5F585D" w14:textId="56A04F65" w:rsidR="00141343" w:rsidDel="0057386F" w:rsidRDefault="00141343">
      <w:pPr>
        <w:jc w:val="both"/>
        <w:rPr>
          <w:del w:id="198" w:author="Ian Stevenson [2]" w:date="2021-01-22T15:48:00Z"/>
        </w:rPr>
      </w:pPr>
      <w:del w:id="199" w:author="Ian Stevenson [2]" w:date="2021-01-22T15:48:00Z">
        <w:r w:rsidDel="0057386F">
          <w:delText>[Prospects for real data…]</w:delText>
        </w:r>
      </w:del>
    </w:p>
    <w:p w14:paraId="1C3C06C8" w14:textId="0734F08F" w:rsidR="0078782B" w:rsidDel="0057386F" w:rsidRDefault="0078782B" w:rsidP="0078782B">
      <w:pPr>
        <w:jc w:val="both"/>
        <w:rPr>
          <w:del w:id="200" w:author="Ian Stevenson [2]" w:date="2021-01-22T15:48:00Z"/>
        </w:rPr>
      </w:pPr>
      <w:del w:id="201" w:author="Ian Stevenson [2]" w:date="2021-01-22T15:48:00Z">
        <w:r w:rsidDel="0057386F">
          <w:delTex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delText>
        </w:r>
      </w:del>
      <w:ins w:id="202" w:author="Ganchao Wei" w:date="2020-12-20T14:21:00Z">
        <w:del w:id="203" w:author="Ian Stevenson [2]" w:date="2021-01-22T15:48:00Z">
          <w:r w:rsidR="00B42627" w:rsidDel="0057386F">
            <w:delText>…</w:delText>
          </w:r>
        </w:del>
      </w:ins>
    </w:p>
    <w:p w14:paraId="6850D25B" w14:textId="733ACAC0" w:rsidR="00C660DA" w:rsidDel="0057386F" w:rsidRDefault="009D4B2C" w:rsidP="00C660DA">
      <w:pPr>
        <w:jc w:val="both"/>
        <w:rPr>
          <w:del w:id="204" w:author="Ian Stevenson [2]" w:date="2021-01-22T15:48:00Z"/>
        </w:rPr>
      </w:pPr>
      <w:del w:id="205" w:author="Ian Stevenson [2]" w:date="2021-01-22T15:48:00Z">
        <w:r w:rsidDel="0057386F">
          <w:delText>The neurons are</w:delText>
        </w:r>
        <w:r w:rsidR="002A5C5B" w:rsidDel="0057386F">
          <w:delText xml:space="preserve"> usually</w:delText>
        </w:r>
        <w:r w:rsidDel="0057386F">
          <w:delText xml:space="preserve"> connected in a network in vivo, and </w:delText>
        </w:r>
        <w:r w:rsidR="002A5C5B" w:rsidDel="0057386F">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206" w:author="Ganchao Wei" w:date="2020-12-20T14:23:00Z" w:name="move59366621"/>
      </w:del>
      <m:oMath>
        <m:r>
          <w:del w:id="207" w:author="Ian Stevenson [2]" w:date="2021-01-22T15:48:00Z">
            <w:rPr>
              <w:rFonts w:ascii="Cambria Math" w:hAnsi="Cambria Math"/>
            </w:rPr>
            <m:t>C</m:t>
          </w:del>
        </m:r>
      </m:oMath>
      <w:moveFrom w:id="208" w:author="Ganchao Wei" w:date="2020-12-20T14:23:00Z">
        <w:del w:id="209" w:author="Ian Stevenson [2]" w:date="2021-01-22T15:48:00Z">
          <w:r w:rsidR="002A5C5B" w:rsidDel="0057386F">
            <w:delText xml:space="preserve"> presynaptic neurons, denote the synaptic plasticity and synaptic connection between the </w:delText>
          </w:r>
        </w:del>
        <m:oMath>
          <m:sSup>
            <m:sSupPr>
              <m:ctrlPr>
                <w:del w:id="210" w:author="Ian Stevenson [2]" w:date="2021-01-22T15:48:00Z">
                  <w:rPr>
                    <w:rFonts w:ascii="Cambria Math" w:hAnsi="Cambria Math"/>
                    <w:i/>
                  </w:rPr>
                </w:del>
              </m:ctrlPr>
            </m:sSupPr>
            <m:e>
              <m:r>
                <w:del w:id="211" w:author="Ian Stevenson [2]" w:date="2021-01-22T15:48:00Z">
                  <w:rPr>
                    <w:rFonts w:ascii="Cambria Math" w:hAnsi="Cambria Math"/>
                  </w:rPr>
                  <m:t>j</m:t>
                </w:del>
              </m:r>
            </m:e>
            <m:sup>
              <m:r>
                <w:del w:id="212" w:author="Ian Stevenson [2]" w:date="2021-01-22T15:48:00Z">
                  <w:rPr>
                    <w:rFonts w:ascii="Cambria Math" w:hAnsi="Cambria Math"/>
                  </w:rPr>
                  <m:t>th</m:t>
                </w:del>
              </m:r>
            </m:sup>
          </m:sSup>
        </m:oMath>
        <w:moveFrom w:id="213" w:author="Ganchao Wei" w:date="2020-12-20T14:23:00Z">
          <w:del w:id="214" w:author="Ian Stevenson [2]" w:date="2021-01-22T15:48:00Z">
            <w:r w:rsidR="002A5C5B" w:rsidDel="0057386F">
              <w:delText xml:space="preserve"> pre- and post-synaptic neurons at </w:delText>
            </w:r>
          </w:del>
          <m:oMath>
            <m:sSub>
              <m:sSubPr>
                <m:ctrlPr>
                  <w:del w:id="215" w:author="Ian Stevenson [2]" w:date="2021-01-22T15:48:00Z">
                    <w:rPr>
                      <w:rFonts w:ascii="Cambria Math" w:hAnsi="Cambria Math"/>
                      <w:i/>
                    </w:rPr>
                  </w:del>
                </m:ctrlPr>
              </m:sSubPr>
              <m:e>
                <m:r>
                  <w:del w:id="216" w:author="Ian Stevenson [2]" w:date="2021-01-22T15:48:00Z">
                    <w:rPr>
                      <w:rFonts w:ascii="Cambria Math" w:hAnsi="Cambria Math"/>
                    </w:rPr>
                    <m:t>t</m:t>
                  </w:del>
                </m:r>
              </m:e>
              <m:sub>
                <m:r>
                  <w:del w:id="217" w:author="Ian Stevenson [2]" w:date="2021-01-22T15:48:00Z">
                    <w:rPr>
                      <w:rFonts w:ascii="Cambria Math" w:hAnsi="Cambria Math"/>
                    </w:rPr>
                    <m:t>k</m:t>
                  </w:del>
                </m:r>
              </m:sub>
            </m:sSub>
          </m:oMath>
          <w:moveFrom w:id="218" w:author="Ganchao Wei" w:date="2020-12-20T14:23:00Z">
            <w:del w:id="219" w:author="Ian Stevenson [2]" w:date="2021-01-22T15:48:00Z">
              <w:r w:rsidR="002A5C5B" w:rsidDel="0057386F">
                <w:delText xml:space="preserve"> as </w:delText>
              </w:r>
            </w:del>
            <m:oMath>
              <m:sSubSup>
                <m:sSubSupPr>
                  <m:ctrlPr>
                    <w:del w:id="220" w:author="Ian Stevenson [2]" w:date="2021-01-22T15:48:00Z">
                      <w:rPr>
                        <w:rFonts w:ascii="Cambria Math" w:hAnsi="Cambria Math"/>
                        <w:i/>
                      </w:rPr>
                    </w:del>
                  </m:ctrlPr>
                </m:sSubSupPr>
                <m:e>
                  <m:r>
                    <w:del w:id="221" w:author="Ian Stevenson [2]" w:date="2021-01-22T15:48:00Z">
                      <w:rPr>
                        <w:rFonts w:ascii="Cambria Math" w:hAnsi="Cambria Math"/>
                      </w:rPr>
                      <m:t>w</m:t>
                    </w:del>
                  </m:r>
                </m:e>
                <m:sub>
                  <m:r>
                    <w:del w:id="222" w:author="Ian Stevenson [2]" w:date="2021-01-22T15:48:00Z">
                      <w:rPr>
                        <w:rFonts w:ascii="Cambria Math" w:hAnsi="Cambria Math"/>
                      </w:rPr>
                      <m:t>k</m:t>
                    </w:del>
                  </m:r>
                </m:sub>
                <m:sup>
                  <m:r>
                    <w:del w:id="223" w:author="Ian Stevenson [2]" w:date="2021-01-22T15:48:00Z">
                      <w:rPr>
                        <w:rFonts w:ascii="Cambria Math" w:hAnsi="Cambria Math"/>
                      </w:rPr>
                      <m:t>(j)</m:t>
                    </w:del>
                  </m:r>
                </m:sup>
              </m:sSubSup>
            </m:oMath>
            <w:moveFrom w:id="224" w:author="Ganchao Wei" w:date="2020-12-20T14:23:00Z">
              <w:del w:id="225" w:author="Ian Stevenson [2]" w:date="2021-01-22T15:48:00Z">
                <w:r w:rsidR="002A5C5B" w:rsidDel="0057386F">
                  <w:delText xml:space="preserve"> and </w:delText>
                </w:r>
              </w:del>
              <m:oMath>
                <m:sSubSup>
                  <m:sSubSupPr>
                    <m:ctrlPr>
                      <w:del w:id="226" w:author="Ian Stevenson [2]" w:date="2021-01-22T15:48:00Z">
                        <w:rPr>
                          <w:rFonts w:ascii="Cambria Math" w:hAnsi="Cambria Math"/>
                          <w:i/>
                        </w:rPr>
                      </w:del>
                    </m:ctrlPr>
                  </m:sSubSupPr>
                  <m:e>
                    <m:r>
                      <w:del w:id="227" w:author="Ian Stevenson [2]" w:date="2021-01-22T15:48:00Z">
                        <w:rPr>
                          <w:rFonts w:ascii="Cambria Math" w:hAnsi="Cambria Math"/>
                        </w:rPr>
                        <m:t>x</m:t>
                      </w:del>
                    </m:r>
                  </m:e>
                  <m:sub>
                    <m:r>
                      <w:del w:id="228" w:author="Ian Stevenson [2]" w:date="2021-01-22T15:48:00Z">
                        <w:rPr>
                          <w:rFonts w:ascii="Cambria Math" w:hAnsi="Cambria Math"/>
                        </w:rPr>
                        <m:t>k</m:t>
                      </w:del>
                    </m:r>
                  </m:sub>
                  <m:sup>
                    <m:r>
                      <w:del w:id="229" w:author="Ian Stevenson [2]" w:date="2021-01-22T15:48:00Z">
                        <w:rPr>
                          <w:rFonts w:ascii="Cambria Math" w:hAnsi="Cambria Math"/>
                        </w:rPr>
                        <m:t>(j)</m:t>
                      </w:del>
                    </m:r>
                  </m:sup>
                </m:sSubSup>
              </m:oMath>
              <w:moveFrom w:id="230" w:author="Ganchao Wei" w:date="2020-12-20T14:23:00Z">
                <w:del w:id="231" w:author="Ian Stevenson [2]" w:date="2021-01-22T15:48:00Z">
                  <w:r w:rsidR="00DF02C7" w:rsidDel="0057386F">
                    <w:delText xml:space="preserve">. The synaptic plasticity can be further divided as LTP and STP, i.e. </w:delText>
                  </w:r>
                </w:del>
                <m:oMath>
                  <m:sSubSup>
                    <m:sSubSupPr>
                      <m:ctrlPr>
                        <w:del w:id="232" w:author="Ian Stevenson [2]" w:date="2021-01-22T15:48:00Z">
                          <w:rPr>
                            <w:rFonts w:ascii="Cambria Math" w:hAnsi="Cambria Math"/>
                            <w:i/>
                          </w:rPr>
                        </w:del>
                      </m:ctrlPr>
                    </m:sSubSupPr>
                    <m:e>
                      <m:r>
                        <w:del w:id="233" w:author="Ian Stevenson [2]" w:date="2021-01-22T15:48:00Z">
                          <w:rPr>
                            <w:rFonts w:ascii="Cambria Math" w:hAnsi="Cambria Math"/>
                          </w:rPr>
                          <m:t>w</m:t>
                        </w:del>
                      </m:r>
                    </m:e>
                    <m:sub>
                      <m:r>
                        <w:del w:id="234" w:author="Ian Stevenson [2]" w:date="2021-01-22T15:48:00Z">
                          <w:rPr>
                            <w:rFonts w:ascii="Cambria Math" w:hAnsi="Cambria Math"/>
                          </w:rPr>
                          <m:t>k</m:t>
                        </w:del>
                      </m:r>
                    </m:sub>
                    <m:sup>
                      <m:r>
                        <w:del w:id="235" w:author="Ian Stevenson [2]" w:date="2021-01-22T15:48:00Z">
                          <w:rPr>
                            <w:rFonts w:ascii="Cambria Math" w:hAnsi="Cambria Math"/>
                          </w:rPr>
                          <m:t>(j)</m:t>
                        </w:del>
                      </m:r>
                    </m:sup>
                  </m:sSubSup>
                  <m:r>
                    <w:del w:id="236" w:author="Ian Stevenson [2]" w:date="2021-01-22T15:48:00Z">
                      <w:rPr>
                        <w:rFonts w:ascii="Cambria Math" w:hAnsi="Cambria Math"/>
                      </w:rPr>
                      <m:t>=</m:t>
                    </w:del>
                  </m:r>
                  <m:sSubSup>
                    <m:sSubSupPr>
                      <m:ctrlPr>
                        <w:del w:id="237" w:author="Ian Stevenson [2]" w:date="2021-01-22T15:48:00Z">
                          <w:rPr>
                            <w:rFonts w:ascii="Cambria Math" w:hAnsi="Cambria Math"/>
                            <w:i/>
                          </w:rPr>
                        </w:del>
                      </m:ctrlPr>
                    </m:sSubSupPr>
                    <m:e>
                      <m:r>
                        <w:del w:id="238" w:author="Ian Stevenson [2]" w:date="2021-01-22T15:48:00Z">
                          <w:rPr>
                            <w:rFonts w:ascii="Cambria Math" w:hAnsi="Cambria Math"/>
                          </w:rPr>
                          <m:t>w</m:t>
                        </w:del>
                      </m:r>
                    </m:e>
                    <m:sub>
                      <m:r>
                        <w:del w:id="239" w:author="Ian Stevenson [2]" w:date="2021-01-22T15:48:00Z">
                          <w:rPr>
                            <w:rFonts w:ascii="Cambria Math" w:hAnsi="Cambria Math"/>
                          </w:rPr>
                          <m:t>L,k</m:t>
                        </w:del>
                      </m:r>
                    </m:sub>
                    <m:sup>
                      <m:r>
                        <w:del w:id="240" w:author="Ian Stevenson [2]" w:date="2021-01-22T15:48:00Z">
                          <w:rPr>
                            <w:rFonts w:ascii="Cambria Math" w:hAnsi="Cambria Math"/>
                          </w:rPr>
                          <m:t>(j)</m:t>
                        </w:del>
                      </m:r>
                    </m:sup>
                  </m:sSubSup>
                  <m:sSubSup>
                    <m:sSubSupPr>
                      <m:ctrlPr>
                        <w:del w:id="241" w:author="Ian Stevenson [2]" w:date="2021-01-22T15:48:00Z">
                          <w:rPr>
                            <w:rFonts w:ascii="Cambria Math" w:hAnsi="Cambria Math"/>
                            <w:i/>
                          </w:rPr>
                        </w:del>
                      </m:ctrlPr>
                    </m:sSubSupPr>
                    <m:e>
                      <m:r>
                        <w:del w:id="242" w:author="Ian Stevenson [2]" w:date="2021-01-22T15:48:00Z">
                          <w:rPr>
                            <w:rFonts w:ascii="Cambria Math" w:hAnsi="Cambria Math"/>
                          </w:rPr>
                          <m:t>w</m:t>
                        </w:del>
                      </m:r>
                    </m:e>
                    <m:sub>
                      <m:r>
                        <w:del w:id="243" w:author="Ian Stevenson [2]" w:date="2021-01-22T15:48:00Z">
                          <w:rPr>
                            <w:rFonts w:ascii="Cambria Math" w:hAnsi="Cambria Math"/>
                          </w:rPr>
                          <m:t>S,k</m:t>
                        </w:del>
                      </m:r>
                    </m:sub>
                    <m:sup>
                      <m:r>
                        <w:del w:id="244" w:author="Ian Stevenson [2]" w:date="2021-01-22T15:48:00Z">
                          <w:rPr>
                            <w:rFonts w:ascii="Cambria Math" w:hAnsi="Cambria Math"/>
                          </w:rPr>
                          <m:t>(j)</m:t>
                        </w:del>
                      </m:r>
                    </m:sup>
                  </m:sSubSup>
                </m:oMath>
                <w:moveFrom w:id="245" w:author="Ganchao Wei" w:date="2020-12-20T14:23:00Z">
                  <w:del w:id="246" w:author="Ian Stevenson [2]" w:date="2021-01-22T15:48:00Z">
                    <w:r w:rsidR="00DF02C7" w:rsidDel="0057386F">
                      <w:delText xml:space="preserve">. Therefore, </w:delText>
                    </w:r>
                    <w:r w:rsidR="00337F19" w:rsidDel="0057386F">
                      <w:delText>we can write the conditional intensity as</w:delText>
                    </w:r>
                    <w:r w:rsidR="002A5C5B" w:rsidDel="0057386F">
                      <w:delText xml:space="preserve"> </w:delText>
                    </w:r>
                  </w:del>
                  <m:oMath>
                    <m:sSub>
                      <m:sSubPr>
                        <m:ctrlPr>
                          <w:del w:id="247" w:author="Ian Stevenson [2]" w:date="2021-01-22T15:48:00Z">
                            <w:rPr>
                              <w:rFonts w:ascii="Cambria Math" w:hAnsi="Cambria Math"/>
                              <w:i/>
                            </w:rPr>
                          </w:del>
                        </m:ctrlPr>
                      </m:sSubPr>
                      <m:e>
                        <m:r>
                          <w:del w:id="248" w:author="Ian Stevenson [2]" w:date="2021-01-22T15:48:00Z">
                            <w:rPr>
                              <w:rFonts w:ascii="Cambria Math" w:hAnsi="Cambria Math"/>
                            </w:rPr>
                            <m:t>λ</m:t>
                          </w:del>
                        </m:r>
                      </m:e>
                      <m:sub>
                        <m:r>
                          <w:del w:id="249" w:author="Ian Stevenson [2]" w:date="2021-01-22T15:48:00Z">
                            <w:rPr>
                              <w:rFonts w:ascii="Cambria Math" w:hAnsi="Cambria Math"/>
                            </w:rPr>
                            <m:t>k</m:t>
                          </w:del>
                        </m:r>
                      </m:sub>
                    </m:sSub>
                    <m:r>
                      <w:del w:id="250" w:author="Ian Stevenson [2]" w:date="2021-01-22T15:48:00Z">
                        <w:rPr>
                          <w:rFonts w:ascii="Cambria Math" w:hAnsi="Cambria Math"/>
                        </w:rPr>
                        <m:t>=</m:t>
                      </w:del>
                    </m:r>
                    <m:func>
                      <m:funcPr>
                        <m:ctrlPr>
                          <w:del w:id="251" w:author="Ian Stevenson [2]" w:date="2021-01-22T15:48:00Z">
                            <w:rPr>
                              <w:rFonts w:ascii="Cambria Math" w:hAnsi="Cambria Math"/>
                            </w:rPr>
                          </w:del>
                        </m:ctrlPr>
                      </m:funcPr>
                      <m:fName>
                        <m:r>
                          <w:del w:id="252" w:author="Ian Stevenson [2]" w:date="2021-01-22T15:48:00Z">
                            <m:rPr>
                              <m:sty m:val="p"/>
                            </m:rPr>
                            <w:rPr>
                              <w:rFonts w:ascii="Cambria Math" w:hAnsi="Cambria Math"/>
                            </w:rPr>
                            <m:t>exp</m:t>
                          </w:del>
                        </m:r>
                      </m:fName>
                      <m:e>
                        <m:d>
                          <m:dPr>
                            <m:ctrlPr>
                              <w:del w:id="253" w:author="Ian Stevenson [2]" w:date="2021-01-22T15:48:00Z">
                                <w:rPr>
                                  <w:rFonts w:ascii="Cambria Math" w:hAnsi="Cambria Math"/>
                                  <w:i/>
                                </w:rPr>
                              </w:del>
                            </m:ctrlPr>
                          </m:dPr>
                          <m:e>
                            <m:sSub>
                              <m:sSubPr>
                                <m:ctrlPr>
                                  <w:del w:id="254" w:author="Ian Stevenson [2]" w:date="2021-01-22T15:48:00Z">
                                    <w:rPr>
                                      <w:rFonts w:ascii="Cambria Math" w:hAnsi="Cambria Math"/>
                                      <w:i/>
                                    </w:rPr>
                                  </w:del>
                                </m:ctrlPr>
                              </m:sSubPr>
                              <m:e>
                                <m:r>
                                  <w:del w:id="255" w:author="Ian Stevenson [2]" w:date="2021-01-22T15:48:00Z">
                                    <w:rPr>
                                      <w:rFonts w:ascii="Cambria Math" w:hAnsi="Cambria Math"/>
                                    </w:rPr>
                                    <m:t>β</m:t>
                                  </w:del>
                                </m:r>
                              </m:e>
                              <m:sub>
                                <m:r>
                                  <w:del w:id="256" w:author="Ian Stevenson [2]" w:date="2021-01-22T15:48:00Z">
                                    <w:rPr>
                                      <w:rFonts w:ascii="Cambria Math" w:hAnsi="Cambria Math"/>
                                    </w:rPr>
                                    <m:t>0,k</m:t>
                                  </w:del>
                                </m:r>
                              </m:sub>
                            </m:sSub>
                            <m:r>
                              <w:del w:id="257" w:author="Ian Stevenson [2]" w:date="2021-01-22T15:48:00Z">
                                <w:rPr>
                                  <w:rFonts w:ascii="Cambria Math" w:hAnsi="Cambria Math"/>
                                </w:rPr>
                                <m:t>+</m:t>
                              </w:del>
                            </m:r>
                            <m:nary>
                              <m:naryPr>
                                <m:chr m:val="∑"/>
                                <m:limLoc m:val="undOvr"/>
                                <m:ctrlPr>
                                  <w:del w:id="258" w:author="Ian Stevenson [2]" w:date="2021-01-22T15:48:00Z">
                                    <w:rPr>
                                      <w:rFonts w:ascii="Cambria Math" w:hAnsi="Cambria Math"/>
                                      <w:i/>
                                    </w:rPr>
                                  </w:del>
                                </m:ctrlPr>
                              </m:naryPr>
                              <m:sub>
                                <m:r>
                                  <w:del w:id="259" w:author="Ian Stevenson [2]" w:date="2021-01-22T15:48:00Z">
                                    <w:rPr>
                                      <w:rFonts w:ascii="Cambria Math" w:hAnsi="Cambria Math"/>
                                    </w:rPr>
                                    <m:t>j=1</m:t>
                                  </w:del>
                                </m:r>
                              </m:sub>
                              <m:sup>
                                <m:r>
                                  <w:del w:id="260" w:author="Ian Stevenson [2]" w:date="2021-01-22T15:48:00Z">
                                    <w:rPr>
                                      <w:rFonts w:ascii="Cambria Math" w:hAnsi="Cambria Math"/>
                                    </w:rPr>
                                    <m:t>C</m:t>
                                  </w:del>
                                </m:r>
                              </m:sup>
                              <m:e>
                                <m:sSubSup>
                                  <m:sSubSupPr>
                                    <m:ctrlPr>
                                      <w:del w:id="261" w:author="Ian Stevenson [2]" w:date="2021-01-22T15:48:00Z">
                                        <w:rPr>
                                          <w:rFonts w:ascii="Cambria Math" w:hAnsi="Cambria Math"/>
                                          <w:i/>
                                        </w:rPr>
                                      </w:del>
                                    </m:ctrlPr>
                                  </m:sSubSupPr>
                                  <m:e>
                                    <m:r>
                                      <w:del w:id="262" w:author="Ian Stevenson [2]" w:date="2021-01-22T15:48:00Z">
                                        <w:rPr>
                                          <w:rFonts w:ascii="Cambria Math" w:hAnsi="Cambria Math"/>
                                        </w:rPr>
                                        <m:t>w</m:t>
                                      </w:del>
                                    </m:r>
                                  </m:e>
                                  <m:sub>
                                    <m:r>
                                      <w:del w:id="263" w:author="Ian Stevenson [2]" w:date="2021-01-22T15:48:00Z">
                                        <w:rPr>
                                          <w:rFonts w:ascii="Cambria Math" w:hAnsi="Cambria Math"/>
                                        </w:rPr>
                                        <m:t>k</m:t>
                                      </w:del>
                                    </m:r>
                                  </m:sub>
                                  <m:sup>
                                    <m:r>
                                      <w:del w:id="264" w:author="Ian Stevenson [2]" w:date="2021-01-22T15:48:00Z">
                                        <w:rPr>
                                          <w:rFonts w:ascii="Cambria Math" w:hAnsi="Cambria Math"/>
                                        </w:rPr>
                                        <m:t>(j)</m:t>
                                      </w:del>
                                    </m:r>
                                  </m:sup>
                                </m:sSubSup>
                                <m:r>
                                  <w:del w:id="265" w:author="Ian Stevenson [2]" w:date="2021-01-22T15:48:00Z">
                                    <w:rPr>
                                      <w:rFonts w:ascii="Cambria Math" w:hAnsi="Cambria Math"/>
                                    </w:rPr>
                                    <m:t>⋅</m:t>
                                  </w:del>
                                </m:r>
                                <m:sSubSup>
                                  <m:sSubSupPr>
                                    <m:ctrlPr>
                                      <w:del w:id="266" w:author="Ian Stevenson [2]" w:date="2021-01-22T15:48:00Z">
                                        <w:rPr>
                                          <w:rFonts w:ascii="Cambria Math" w:hAnsi="Cambria Math"/>
                                          <w:i/>
                                        </w:rPr>
                                      </w:del>
                                    </m:ctrlPr>
                                  </m:sSubSupPr>
                                  <m:e>
                                    <m:r>
                                      <w:del w:id="267" w:author="Ian Stevenson [2]" w:date="2021-01-22T15:48:00Z">
                                        <w:rPr>
                                          <w:rFonts w:ascii="Cambria Math" w:hAnsi="Cambria Math"/>
                                        </w:rPr>
                                        <m:t>x</m:t>
                                      </w:del>
                                    </m:r>
                                  </m:e>
                                  <m:sub>
                                    <m:r>
                                      <w:del w:id="268" w:author="Ian Stevenson [2]" w:date="2021-01-22T15:48:00Z">
                                        <w:rPr>
                                          <w:rFonts w:ascii="Cambria Math" w:hAnsi="Cambria Math"/>
                                        </w:rPr>
                                        <m:t>k</m:t>
                                      </w:del>
                                    </m:r>
                                  </m:sub>
                                  <m:sup>
                                    <m:r>
                                      <w:del w:id="269" w:author="Ian Stevenson [2]" w:date="2021-01-22T15:48:00Z">
                                        <w:rPr>
                                          <w:rFonts w:ascii="Cambria Math" w:hAnsi="Cambria Math"/>
                                        </w:rPr>
                                        <m:t>(j)</m:t>
                                      </w:del>
                                    </m:r>
                                  </m:sup>
                                </m:sSubSup>
                              </m:e>
                            </m:nary>
                          </m:e>
                        </m:d>
                      </m:e>
                    </m:func>
                    <m:r>
                      <w:del w:id="270" w:author="Ian Stevenson [2]" w:date="2021-01-22T15:48:00Z">
                        <w:rPr>
                          <w:rFonts w:ascii="Cambria Math" w:hAnsi="Cambria Math"/>
                        </w:rPr>
                        <m:t>=</m:t>
                      </w:del>
                    </m:r>
                    <m:func>
                      <m:funcPr>
                        <m:ctrlPr>
                          <w:del w:id="271" w:author="Ian Stevenson [2]" w:date="2021-01-22T15:48:00Z">
                            <w:rPr>
                              <w:rFonts w:ascii="Cambria Math" w:hAnsi="Cambria Math"/>
                            </w:rPr>
                          </w:del>
                        </m:ctrlPr>
                      </m:funcPr>
                      <m:fName>
                        <m:r>
                          <w:del w:id="272" w:author="Ian Stevenson [2]" w:date="2021-01-22T15:48:00Z">
                            <m:rPr>
                              <m:sty m:val="p"/>
                            </m:rPr>
                            <w:rPr>
                              <w:rFonts w:ascii="Cambria Math" w:hAnsi="Cambria Math"/>
                            </w:rPr>
                            <m:t>exp</m:t>
                          </w:del>
                        </m:r>
                      </m:fName>
                      <m:e>
                        <m:d>
                          <m:dPr>
                            <m:ctrlPr>
                              <w:del w:id="273" w:author="Ian Stevenson [2]" w:date="2021-01-22T15:48:00Z">
                                <w:rPr>
                                  <w:rFonts w:ascii="Cambria Math" w:hAnsi="Cambria Math"/>
                                  <w:i/>
                                </w:rPr>
                              </w:del>
                            </m:ctrlPr>
                          </m:dPr>
                          <m:e>
                            <m:sSub>
                              <m:sSubPr>
                                <m:ctrlPr>
                                  <w:del w:id="274" w:author="Ian Stevenson [2]" w:date="2021-01-22T15:48:00Z">
                                    <w:rPr>
                                      <w:rFonts w:ascii="Cambria Math" w:hAnsi="Cambria Math"/>
                                      <w:i/>
                                    </w:rPr>
                                  </w:del>
                                </m:ctrlPr>
                              </m:sSubPr>
                              <m:e>
                                <m:r>
                                  <w:del w:id="275" w:author="Ian Stevenson [2]" w:date="2021-01-22T15:48:00Z">
                                    <w:rPr>
                                      <w:rFonts w:ascii="Cambria Math" w:hAnsi="Cambria Math"/>
                                    </w:rPr>
                                    <m:t>β</m:t>
                                  </w:del>
                                </m:r>
                              </m:e>
                              <m:sub>
                                <m:r>
                                  <w:del w:id="276" w:author="Ian Stevenson [2]" w:date="2021-01-22T15:48:00Z">
                                    <w:rPr>
                                      <w:rFonts w:ascii="Cambria Math" w:hAnsi="Cambria Math"/>
                                    </w:rPr>
                                    <m:t>0,k</m:t>
                                  </w:del>
                                </m:r>
                              </m:sub>
                            </m:sSub>
                            <m:r>
                              <w:del w:id="277" w:author="Ian Stevenson [2]" w:date="2021-01-22T15:48:00Z">
                                <w:rPr>
                                  <w:rFonts w:ascii="Cambria Math" w:hAnsi="Cambria Math"/>
                                </w:rPr>
                                <m:t>+</m:t>
                              </w:del>
                            </m:r>
                            <m:nary>
                              <m:naryPr>
                                <m:chr m:val="∑"/>
                                <m:limLoc m:val="undOvr"/>
                                <m:ctrlPr>
                                  <w:del w:id="278" w:author="Ian Stevenson [2]" w:date="2021-01-22T15:48:00Z">
                                    <w:rPr>
                                      <w:rFonts w:ascii="Cambria Math" w:hAnsi="Cambria Math"/>
                                      <w:i/>
                                    </w:rPr>
                                  </w:del>
                                </m:ctrlPr>
                              </m:naryPr>
                              <m:sub>
                                <m:r>
                                  <w:del w:id="279" w:author="Ian Stevenson [2]" w:date="2021-01-22T15:48:00Z">
                                    <w:rPr>
                                      <w:rFonts w:ascii="Cambria Math" w:hAnsi="Cambria Math"/>
                                    </w:rPr>
                                    <m:t>j=1</m:t>
                                  </w:del>
                                </m:r>
                              </m:sub>
                              <m:sup>
                                <m:r>
                                  <w:del w:id="280" w:author="Ian Stevenson [2]" w:date="2021-01-22T15:48:00Z">
                                    <w:rPr>
                                      <w:rFonts w:ascii="Cambria Math" w:hAnsi="Cambria Math"/>
                                    </w:rPr>
                                    <m:t>C</m:t>
                                  </w:del>
                                </m:r>
                              </m:sup>
                              <m:e>
                                <m:sSubSup>
                                  <m:sSubSupPr>
                                    <m:ctrlPr>
                                      <w:del w:id="281" w:author="Ian Stevenson [2]" w:date="2021-01-22T15:48:00Z">
                                        <w:rPr>
                                          <w:rFonts w:ascii="Cambria Math" w:hAnsi="Cambria Math"/>
                                          <w:i/>
                                        </w:rPr>
                                      </w:del>
                                    </m:ctrlPr>
                                  </m:sSubSupPr>
                                  <m:e>
                                    <m:r>
                                      <w:del w:id="282" w:author="Ian Stevenson [2]" w:date="2021-01-22T15:48:00Z">
                                        <w:rPr>
                                          <w:rFonts w:ascii="Cambria Math" w:hAnsi="Cambria Math"/>
                                        </w:rPr>
                                        <m:t>w</m:t>
                                      </w:del>
                                    </m:r>
                                  </m:e>
                                  <m:sub>
                                    <m:r>
                                      <w:del w:id="283" w:author="Ian Stevenson [2]" w:date="2021-01-22T15:48:00Z">
                                        <w:rPr>
                                          <w:rFonts w:ascii="Cambria Math" w:hAnsi="Cambria Math"/>
                                        </w:rPr>
                                        <m:t>L,k</m:t>
                                      </w:del>
                                    </m:r>
                                  </m:sub>
                                  <m:sup>
                                    <m:r>
                                      <w:del w:id="284" w:author="Ian Stevenson [2]" w:date="2021-01-22T15:48:00Z">
                                        <w:rPr>
                                          <w:rFonts w:ascii="Cambria Math" w:hAnsi="Cambria Math"/>
                                        </w:rPr>
                                        <m:t>(j)</m:t>
                                      </w:del>
                                    </m:r>
                                  </m:sup>
                                </m:sSubSup>
                                <m:sSubSup>
                                  <m:sSubSupPr>
                                    <m:ctrlPr>
                                      <w:del w:id="285" w:author="Ian Stevenson [2]" w:date="2021-01-22T15:48:00Z">
                                        <w:rPr>
                                          <w:rFonts w:ascii="Cambria Math" w:hAnsi="Cambria Math"/>
                                          <w:i/>
                                        </w:rPr>
                                      </w:del>
                                    </m:ctrlPr>
                                  </m:sSubSupPr>
                                  <m:e>
                                    <m:r>
                                      <w:del w:id="286" w:author="Ian Stevenson [2]" w:date="2021-01-22T15:48:00Z">
                                        <w:rPr>
                                          <w:rFonts w:ascii="Cambria Math" w:hAnsi="Cambria Math"/>
                                        </w:rPr>
                                        <m:t>w</m:t>
                                      </w:del>
                                    </m:r>
                                  </m:e>
                                  <m:sub>
                                    <m:r>
                                      <w:del w:id="287" w:author="Ian Stevenson [2]" w:date="2021-01-22T15:48:00Z">
                                        <w:rPr>
                                          <w:rFonts w:ascii="Cambria Math" w:hAnsi="Cambria Math"/>
                                        </w:rPr>
                                        <m:t>S,k</m:t>
                                      </w:del>
                                    </m:r>
                                  </m:sub>
                                  <m:sup>
                                    <m:r>
                                      <w:del w:id="288" w:author="Ian Stevenson [2]" w:date="2021-01-22T15:48:00Z">
                                        <w:rPr>
                                          <w:rFonts w:ascii="Cambria Math" w:hAnsi="Cambria Math"/>
                                        </w:rPr>
                                        <m:t>(j)</m:t>
                                      </w:del>
                                    </m:r>
                                  </m:sup>
                                </m:sSubSup>
                                <m:r>
                                  <w:del w:id="289" w:author="Ian Stevenson [2]" w:date="2021-01-22T15:48:00Z">
                                    <w:rPr>
                                      <w:rFonts w:ascii="Cambria Math" w:hAnsi="Cambria Math"/>
                                    </w:rPr>
                                    <m:t>⋅</m:t>
                                  </w:del>
                                </m:r>
                                <m:sSubSup>
                                  <m:sSubSupPr>
                                    <m:ctrlPr>
                                      <w:del w:id="290" w:author="Ian Stevenson [2]" w:date="2021-01-22T15:48:00Z">
                                        <w:rPr>
                                          <w:rFonts w:ascii="Cambria Math" w:hAnsi="Cambria Math"/>
                                          <w:i/>
                                        </w:rPr>
                                      </w:del>
                                    </m:ctrlPr>
                                  </m:sSubSupPr>
                                  <m:e>
                                    <m:r>
                                      <w:del w:id="291" w:author="Ian Stevenson [2]" w:date="2021-01-22T15:48:00Z">
                                        <w:rPr>
                                          <w:rFonts w:ascii="Cambria Math" w:hAnsi="Cambria Math"/>
                                        </w:rPr>
                                        <m:t>x</m:t>
                                      </w:del>
                                    </m:r>
                                  </m:e>
                                  <m:sub>
                                    <m:r>
                                      <w:del w:id="292" w:author="Ian Stevenson [2]" w:date="2021-01-22T15:48:00Z">
                                        <w:rPr>
                                          <w:rFonts w:ascii="Cambria Math" w:hAnsi="Cambria Math"/>
                                        </w:rPr>
                                        <m:t>k</m:t>
                                      </w:del>
                                    </m:r>
                                  </m:sub>
                                  <m:sup>
                                    <m:r>
                                      <w:del w:id="293" w:author="Ian Stevenson [2]" w:date="2021-01-22T15:48:00Z">
                                        <w:rPr>
                                          <w:rFonts w:ascii="Cambria Math" w:hAnsi="Cambria Math"/>
                                        </w:rPr>
                                        <m:t>(j)</m:t>
                                      </w:del>
                                    </m:r>
                                  </m:sup>
                                </m:sSubSup>
                              </m:e>
                            </m:nary>
                          </m:e>
                        </m:d>
                      </m:e>
                    </m:func>
                  </m:oMath>
                  <w:moveFrom w:id="294" w:author="Ganchao Wei" w:date="2020-12-20T14:23:00Z">
                    <w:del w:id="295" w:author="Ian Stevenson [2]" w:date="2021-01-22T15:48:00Z">
                      <w:r w:rsidR="00337F19" w:rsidDel="0057386F">
                        <w:delText xml:space="preserve">. By setting </w:delText>
                      </w:r>
                    </w:del>
                    <m:oMath>
                      <m:sSub>
                        <m:sSubPr>
                          <m:ctrlPr>
                            <w:del w:id="296" w:author="Ian Stevenson [2]" w:date="2021-01-22T15:48:00Z">
                              <w:rPr>
                                <w:rFonts w:ascii="Cambria Math" w:hAnsi="Cambria Math"/>
                                <w:b/>
                                <w:bCs/>
                                <w:i/>
                              </w:rPr>
                            </w:del>
                          </m:ctrlPr>
                        </m:sSubPr>
                        <m:e>
                          <m:r>
                            <w:del w:id="297" w:author="Ian Stevenson [2]" w:date="2021-01-22T15:48:00Z">
                              <m:rPr>
                                <m:sty m:val="bi"/>
                              </m:rPr>
                              <w:rPr>
                                <w:rFonts w:ascii="Cambria Math" w:hAnsi="Cambria Math"/>
                              </w:rPr>
                              <m:t>θ</m:t>
                            </w:del>
                          </m:r>
                        </m:e>
                        <m:sub>
                          <m:r>
                            <w:del w:id="298" w:author="Ian Stevenson [2]" w:date="2021-01-22T15:48:00Z">
                              <w:rPr>
                                <w:rFonts w:ascii="Cambria Math" w:hAnsi="Cambria Math"/>
                              </w:rPr>
                              <m:t>k</m:t>
                            </w:del>
                          </m:r>
                        </m:sub>
                      </m:sSub>
                      <m:r>
                        <w:del w:id="299" w:author="Ian Stevenson [2]" w:date="2021-01-22T15:48:00Z">
                          <w:rPr>
                            <w:rFonts w:ascii="Cambria Math" w:hAnsi="Cambria Math"/>
                          </w:rPr>
                          <m:t>=</m:t>
                        </w:del>
                      </m:r>
                      <m:sSup>
                        <m:sSupPr>
                          <m:ctrlPr>
                            <w:del w:id="300" w:author="Ian Stevenson [2]" w:date="2021-01-22T15:48:00Z">
                              <w:rPr>
                                <w:rFonts w:ascii="Cambria Math" w:hAnsi="Cambria Math"/>
                                <w:i/>
                              </w:rPr>
                            </w:del>
                          </m:ctrlPr>
                        </m:sSupPr>
                        <m:e>
                          <m:r>
                            <w:del w:id="301" w:author="Ian Stevenson [2]" w:date="2021-01-22T15:48:00Z">
                              <w:rPr>
                                <w:rFonts w:ascii="Cambria Math" w:hAnsi="Cambria Math"/>
                              </w:rPr>
                              <m:t>[</m:t>
                            </w:del>
                          </m:r>
                          <m:sSub>
                            <m:sSubPr>
                              <m:ctrlPr>
                                <w:del w:id="302" w:author="Ian Stevenson [2]" w:date="2021-01-22T15:48:00Z">
                                  <w:rPr>
                                    <w:rFonts w:ascii="Cambria Math" w:hAnsi="Cambria Math"/>
                                    <w:i/>
                                  </w:rPr>
                                </w:del>
                              </m:ctrlPr>
                            </m:sSubPr>
                            <m:e>
                              <m:r>
                                <w:del w:id="303" w:author="Ian Stevenson [2]" w:date="2021-01-22T15:48:00Z">
                                  <w:rPr>
                                    <w:rFonts w:ascii="Cambria Math" w:hAnsi="Cambria Math"/>
                                  </w:rPr>
                                  <m:t>β</m:t>
                                </w:del>
                              </m:r>
                            </m:e>
                            <m:sub>
                              <m:r>
                                <w:del w:id="304" w:author="Ian Stevenson [2]" w:date="2021-01-22T15:48:00Z">
                                  <w:rPr>
                                    <w:rFonts w:ascii="Cambria Math" w:hAnsi="Cambria Math"/>
                                  </w:rPr>
                                  <m:t>0,k</m:t>
                                </w:del>
                              </m:r>
                            </m:sub>
                          </m:sSub>
                          <m:r>
                            <w:del w:id="305" w:author="Ian Stevenson [2]" w:date="2021-01-22T15:48:00Z">
                              <w:rPr>
                                <w:rFonts w:ascii="Cambria Math" w:hAnsi="Cambria Math"/>
                              </w:rPr>
                              <m:t>,</m:t>
                            </w:del>
                          </m:r>
                          <m:sSubSup>
                            <m:sSubSupPr>
                              <m:ctrlPr>
                                <w:del w:id="306" w:author="Ian Stevenson [2]" w:date="2021-01-22T15:48:00Z">
                                  <w:rPr>
                                    <w:rFonts w:ascii="Cambria Math" w:hAnsi="Cambria Math"/>
                                    <w:i/>
                                  </w:rPr>
                                </w:del>
                              </m:ctrlPr>
                            </m:sSubSupPr>
                            <m:e>
                              <m:r>
                                <w:del w:id="307" w:author="Ian Stevenson [2]" w:date="2021-01-22T15:48:00Z">
                                  <w:rPr>
                                    <w:rFonts w:ascii="Cambria Math" w:hAnsi="Cambria Math"/>
                                  </w:rPr>
                                  <m:t>w</m:t>
                                </w:del>
                              </m:r>
                            </m:e>
                            <m:sub>
                              <m:r>
                                <w:del w:id="308" w:author="Ian Stevenson [2]" w:date="2021-01-22T15:48:00Z">
                                  <w:rPr>
                                    <w:rFonts w:ascii="Cambria Math" w:hAnsi="Cambria Math"/>
                                  </w:rPr>
                                  <m:t>L,k</m:t>
                                </w:del>
                              </m:r>
                            </m:sub>
                            <m:sup>
                              <m:d>
                                <m:dPr>
                                  <m:ctrlPr>
                                    <w:del w:id="309" w:author="Ian Stevenson [2]" w:date="2021-01-22T15:48:00Z">
                                      <w:rPr>
                                        <w:rFonts w:ascii="Cambria Math" w:hAnsi="Cambria Math"/>
                                        <w:i/>
                                      </w:rPr>
                                    </w:del>
                                  </m:ctrlPr>
                                </m:dPr>
                                <m:e>
                                  <m:r>
                                    <w:del w:id="310" w:author="Ian Stevenson [2]" w:date="2021-01-22T15:48:00Z">
                                      <w:rPr>
                                        <w:rFonts w:ascii="Cambria Math" w:hAnsi="Cambria Math"/>
                                      </w:rPr>
                                      <m:t>1</m:t>
                                    </w:del>
                                  </m:r>
                                </m:e>
                              </m:d>
                            </m:sup>
                          </m:sSubSup>
                          <m:r>
                            <w:del w:id="311" w:author="Ian Stevenson [2]" w:date="2021-01-22T15:48:00Z">
                              <w:rPr>
                                <w:rFonts w:ascii="Cambria Math" w:hAnsi="Cambria Math"/>
                              </w:rPr>
                              <m:t>,…,</m:t>
                            </w:del>
                          </m:r>
                          <m:sSubSup>
                            <m:sSubSupPr>
                              <m:ctrlPr>
                                <w:del w:id="312" w:author="Ian Stevenson [2]" w:date="2021-01-22T15:48:00Z">
                                  <w:rPr>
                                    <w:rFonts w:ascii="Cambria Math" w:hAnsi="Cambria Math"/>
                                    <w:i/>
                                  </w:rPr>
                                </w:del>
                              </m:ctrlPr>
                            </m:sSubSupPr>
                            <m:e>
                              <m:r>
                                <w:del w:id="313" w:author="Ian Stevenson [2]" w:date="2021-01-22T15:48:00Z">
                                  <w:rPr>
                                    <w:rFonts w:ascii="Cambria Math" w:hAnsi="Cambria Math"/>
                                  </w:rPr>
                                  <m:t>w</m:t>
                                </w:del>
                              </m:r>
                            </m:e>
                            <m:sub>
                              <m:r>
                                <w:del w:id="314" w:author="Ian Stevenson [2]" w:date="2021-01-22T15:48:00Z">
                                  <w:rPr>
                                    <w:rFonts w:ascii="Cambria Math" w:hAnsi="Cambria Math"/>
                                  </w:rPr>
                                  <m:t>L,k</m:t>
                                </w:del>
                              </m:r>
                            </m:sub>
                            <m:sup>
                              <m:d>
                                <m:dPr>
                                  <m:ctrlPr>
                                    <w:del w:id="315" w:author="Ian Stevenson [2]" w:date="2021-01-22T15:48:00Z">
                                      <w:rPr>
                                        <w:rFonts w:ascii="Cambria Math" w:hAnsi="Cambria Math"/>
                                        <w:i/>
                                      </w:rPr>
                                    </w:del>
                                  </m:ctrlPr>
                                </m:dPr>
                                <m:e>
                                  <m:r>
                                    <w:del w:id="316" w:author="Ian Stevenson [2]" w:date="2021-01-22T15:48:00Z">
                                      <w:rPr>
                                        <w:rFonts w:ascii="Cambria Math" w:hAnsi="Cambria Math"/>
                                      </w:rPr>
                                      <m:t>C</m:t>
                                    </w:del>
                                  </m:r>
                                </m:e>
                              </m:d>
                            </m:sup>
                          </m:sSubSup>
                          <m:r>
                            <w:del w:id="317" w:author="Ian Stevenson [2]" w:date="2021-01-22T15:48:00Z">
                              <w:rPr>
                                <w:rFonts w:ascii="Cambria Math" w:hAnsi="Cambria Math"/>
                              </w:rPr>
                              <m:t>]</m:t>
                            </w:del>
                          </m:r>
                        </m:e>
                        <m:sup>
                          <m:r>
                            <w:del w:id="318" w:author="Ian Stevenson [2]" w:date="2021-01-22T15:48:00Z">
                              <w:rPr>
                                <w:rFonts w:ascii="Cambria Math" w:hAnsi="Cambria Math"/>
                              </w:rPr>
                              <m:t>T</m:t>
                            </w:del>
                          </m:r>
                        </m:sup>
                      </m:sSup>
                    </m:oMath>
                    <w:moveFrom w:id="319" w:author="Ganchao Wei" w:date="2020-12-20T14:23:00Z">
                      <w:del w:id="320" w:author="Ian Stevenson [2]" w:date="2021-01-22T15:48:00Z">
                        <w:r w:rsidR="00337F19" w:rsidDel="0057386F">
                          <w:delText xml:space="preserve"> and </w:delText>
                        </w:r>
                      </w:del>
                      <m:oMath>
                        <m:sSub>
                          <m:sSubPr>
                            <m:ctrlPr>
                              <w:del w:id="321" w:author="Ian Stevenson [2]" w:date="2021-01-22T15:48:00Z">
                                <w:rPr>
                                  <w:rFonts w:ascii="Cambria Math" w:hAnsi="Cambria Math"/>
                                  <w:b/>
                                  <w:bCs/>
                                  <w:i/>
                                </w:rPr>
                              </w:del>
                            </m:ctrlPr>
                          </m:sSubPr>
                          <m:e>
                            <m:r>
                              <w:del w:id="322" w:author="Ian Stevenson [2]" w:date="2021-01-22T15:48:00Z">
                                <m:rPr>
                                  <m:sty m:val="bi"/>
                                </m:rPr>
                                <w:rPr>
                                  <w:rFonts w:ascii="Cambria Math" w:hAnsi="Cambria Math"/>
                                </w:rPr>
                                <m:t>x</m:t>
                              </w:del>
                            </m:r>
                          </m:e>
                          <m:sub>
                            <m:r>
                              <w:del w:id="323" w:author="Ian Stevenson [2]" w:date="2021-01-22T15:48:00Z">
                                <w:rPr>
                                  <w:rFonts w:ascii="Cambria Math" w:hAnsi="Cambria Math"/>
                                </w:rPr>
                                <m:t>S,k</m:t>
                              </w:del>
                            </m:r>
                          </m:sub>
                        </m:sSub>
                        <m:r>
                          <w:del w:id="324" w:author="Ian Stevenson [2]" w:date="2021-01-22T15:48:00Z">
                            <w:rPr>
                              <w:rFonts w:ascii="Cambria Math" w:hAnsi="Cambria Math"/>
                            </w:rPr>
                            <m:t>=</m:t>
                          </w:del>
                        </m:r>
                        <m:sSup>
                          <m:sSupPr>
                            <m:ctrlPr>
                              <w:del w:id="325" w:author="Ian Stevenson [2]" w:date="2021-01-22T15:48:00Z">
                                <w:rPr>
                                  <w:rFonts w:ascii="Cambria Math" w:hAnsi="Cambria Math"/>
                                  <w:i/>
                                </w:rPr>
                              </w:del>
                            </m:ctrlPr>
                          </m:sSupPr>
                          <m:e>
                            <m:r>
                              <w:del w:id="326" w:author="Ian Stevenson [2]" w:date="2021-01-22T15:48:00Z">
                                <w:rPr>
                                  <w:rFonts w:ascii="Cambria Math" w:hAnsi="Cambria Math"/>
                                </w:rPr>
                                <m:t xml:space="preserve">[1, </m:t>
                              </w:del>
                            </m:r>
                            <m:sSubSup>
                              <m:sSubSupPr>
                                <m:ctrlPr>
                                  <w:del w:id="327" w:author="Ian Stevenson [2]" w:date="2021-01-22T15:48:00Z">
                                    <w:rPr>
                                      <w:rFonts w:ascii="Cambria Math" w:hAnsi="Cambria Math"/>
                                      <w:i/>
                                    </w:rPr>
                                  </w:del>
                                </m:ctrlPr>
                              </m:sSubSupPr>
                              <m:e>
                                <m:r>
                                  <w:del w:id="328" w:author="Ian Stevenson [2]" w:date="2021-01-22T15:48:00Z">
                                    <w:rPr>
                                      <w:rFonts w:ascii="Cambria Math" w:hAnsi="Cambria Math"/>
                                    </w:rPr>
                                    <m:t>w</m:t>
                                  </w:del>
                                </m:r>
                              </m:e>
                              <m:sub>
                                <m:r>
                                  <w:del w:id="329" w:author="Ian Stevenson [2]" w:date="2021-01-22T15:48:00Z">
                                    <w:rPr>
                                      <w:rFonts w:ascii="Cambria Math" w:hAnsi="Cambria Math"/>
                                    </w:rPr>
                                    <m:t>S,k</m:t>
                                  </w:del>
                                </m:r>
                              </m:sub>
                              <m:sup>
                                <m:r>
                                  <w:del w:id="330" w:author="Ian Stevenson [2]" w:date="2021-01-22T15:48:00Z">
                                    <w:rPr>
                                      <w:rFonts w:ascii="Cambria Math" w:hAnsi="Cambria Math"/>
                                    </w:rPr>
                                    <m:t>(1)</m:t>
                                  </w:del>
                                </m:r>
                              </m:sup>
                            </m:sSubSup>
                            <m:sSubSup>
                              <m:sSubSupPr>
                                <m:ctrlPr>
                                  <w:del w:id="331" w:author="Ian Stevenson [2]" w:date="2021-01-22T15:48:00Z">
                                    <w:rPr>
                                      <w:rFonts w:ascii="Cambria Math" w:hAnsi="Cambria Math"/>
                                      <w:i/>
                                    </w:rPr>
                                  </w:del>
                                </m:ctrlPr>
                              </m:sSubSupPr>
                              <m:e>
                                <m:r>
                                  <w:del w:id="332" w:author="Ian Stevenson [2]" w:date="2021-01-22T15:48:00Z">
                                    <w:rPr>
                                      <w:rFonts w:ascii="Cambria Math" w:hAnsi="Cambria Math"/>
                                    </w:rPr>
                                    <m:t>x</m:t>
                                  </w:del>
                                </m:r>
                              </m:e>
                              <m:sub>
                                <m:r>
                                  <w:del w:id="333" w:author="Ian Stevenson [2]" w:date="2021-01-22T15:48:00Z">
                                    <w:rPr>
                                      <w:rFonts w:ascii="Cambria Math" w:hAnsi="Cambria Math"/>
                                    </w:rPr>
                                    <m:t>k</m:t>
                                  </w:del>
                                </m:r>
                              </m:sub>
                              <m:sup>
                                <m:r>
                                  <w:del w:id="334" w:author="Ian Stevenson [2]" w:date="2021-01-22T15:48:00Z">
                                    <w:rPr>
                                      <w:rFonts w:ascii="Cambria Math" w:hAnsi="Cambria Math"/>
                                    </w:rPr>
                                    <m:t>(1)</m:t>
                                  </w:del>
                                </m:r>
                              </m:sup>
                            </m:sSubSup>
                            <m:r>
                              <w:del w:id="335" w:author="Ian Stevenson [2]" w:date="2021-01-22T15:48:00Z">
                                <w:rPr>
                                  <w:rFonts w:ascii="Cambria Math" w:hAnsi="Cambria Math"/>
                                </w:rPr>
                                <m:t>,…,</m:t>
                              </w:del>
                            </m:r>
                            <m:sSubSup>
                              <m:sSubSupPr>
                                <m:ctrlPr>
                                  <w:del w:id="336" w:author="Ian Stevenson [2]" w:date="2021-01-22T15:48:00Z">
                                    <w:rPr>
                                      <w:rFonts w:ascii="Cambria Math" w:hAnsi="Cambria Math"/>
                                      <w:i/>
                                    </w:rPr>
                                  </w:del>
                                </m:ctrlPr>
                              </m:sSubSupPr>
                              <m:e>
                                <m:r>
                                  <w:del w:id="337" w:author="Ian Stevenson [2]" w:date="2021-01-22T15:48:00Z">
                                    <w:rPr>
                                      <w:rFonts w:ascii="Cambria Math" w:hAnsi="Cambria Math"/>
                                    </w:rPr>
                                    <m:t>w</m:t>
                                  </w:del>
                                </m:r>
                              </m:e>
                              <m:sub>
                                <m:r>
                                  <w:del w:id="338" w:author="Ian Stevenson [2]" w:date="2021-01-22T15:48:00Z">
                                    <w:rPr>
                                      <w:rFonts w:ascii="Cambria Math" w:hAnsi="Cambria Math"/>
                                    </w:rPr>
                                    <m:t>S,k</m:t>
                                  </w:del>
                                </m:r>
                              </m:sub>
                              <m:sup>
                                <m:r>
                                  <w:del w:id="339" w:author="Ian Stevenson [2]" w:date="2021-01-22T15:48:00Z">
                                    <w:rPr>
                                      <w:rFonts w:ascii="Cambria Math" w:hAnsi="Cambria Math"/>
                                    </w:rPr>
                                    <m:t>(C)</m:t>
                                  </w:del>
                                </m:r>
                              </m:sup>
                            </m:sSubSup>
                            <m:sSubSup>
                              <m:sSubSupPr>
                                <m:ctrlPr>
                                  <w:del w:id="340" w:author="Ian Stevenson [2]" w:date="2021-01-22T15:48:00Z">
                                    <w:rPr>
                                      <w:rFonts w:ascii="Cambria Math" w:hAnsi="Cambria Math"/>
                                      <w:i/>
                                    </w:rPr>
                                  </w:del>
                                </m:ctrlPr>
                              </m:sSubSupPr>
                              <m:e>
                                <m:r>
                                  <w:del w:id="341" w:author="Ian Stevenson [2]" w:date="2021-01-22T15:48:00Z">
                                    <w:rPr>
                                      <w:rFonts w:ascii="Cambria Math" w:hAnsi="Cambria Math"/>
                                    </w:rPr>
                                    <m:t>x</m:t>
                                  </w:del>
                                </m:r>
                              </m:e>
                              <m:sub>
                                <m:r>
                                  <w:del w:id="342" w:author="Ian Stevenson [2]" w:date="2021-01-22T15:48:00Z">
                                    <w:rPr>
                                      <w:rFonts w:ascii="Cambria Math" w:hAnsi="Cambria Math"/>
                                    </w:rPr>
                                    <m:t>k</m:t>
                                  </w:del>
                                </m:r>
                              </m:sub>
                              <m:sup>
                                <m:r>
                                  <w:del w:id="343" w:author="Ian Stevenson [2]" w:date="2021-01-22T15:48:00Z">
                                    <w:rPr>
                                      <w:rFonts w:ascii="Cambria Math" w:hAnsi="Cambria Math"/>
                                    </w:rPr>
                                    <m:t>(C)</m:t>
                                  </w:del>
                                </m:r>
                              </m:sup>
                            </m:sSubSup>
                            <m:r>
                              <w:del w:id="344" w:author="Ian Stevenson [2]" w:date="2021-01-22T15:48:00Z">
                                <w:rPr>
                                  <w:rFonts w:ascii="Cambria Math" w:hAnsi="Cambria Math"/>
                                </w:rPr>
                                <m:t>]</m:t>
                              </w:del>
                            </m:r>
                          </m:e>
                          <m:sup>
                            <m:r>
                              <w:del w:id="345" w:author="Ian Stevenson [2]" w:date="2021-01-22T15:48:00Z">
                                <w:rPr>
                                  <w:rFonts w:ascii="Cambria Math" w:hAnsi="Cambria Math"/>
                                </w:rPr>
                                <m:t>T</m:t>
                              </w:del>
                            </m:r>
                          </m:sup>
                        </m:sSup>
                      </m:oMath>
                      <w:moveFrom w:id="346" w:author="Ganchao Wei" w:date="2020-12-20T14:23:00Z">
                        <w:del w:id="347" w:author="Ian Stevenson [2]" w:date="2021-01-22T15:48:00Z">
                          <w:r w:rsidR="00C660DA" w:rsidDel="0057386F">
                            <w:delText xml:space="preserve"> in adaptive smoothing and expanding parameter dimension for STP estimation, the model can be fitted by the same techniques.</w:delText>
                          </w:r>
                        </w:del>
                      </w:moveFrom>
                      <w:bookmarkStart w:id="348" w:name="_Hlk54891174"/>
                      <w:moveFromRangeEnd w:id="206"/>
                    </w:moveFrom>
                  </w:moveFrom>
                </w:moveFrom>
              </w:moveFrom>
            </w:moveFrom>
          </w:moveFrom>
        </w:moveFrom>
      </w:moveFrom>
    </w:p>
    <w:p w14:paraId="04DCFE59" w14:textId="6A891946" w:rsidR="007F6486" w:rsidDel="0057386F" w:rsidRDefault="007F6486" w:rsidP="00C660DA">
      <w:pPr>
        <w:jc w:val="both"/>
        <w:rPr>
          <w:del w:id="349" w:author="Ian Stevenson [2]" w:date="2021-01-22T15:48:00Z"/>
        </w:rPr>
      </w:pPr>
      <w:del w:id="350" w:author="Ian Stevenson [2]" w:date="2021-01-22T15:48:00Z">
        <w:r w:rsidDel="0057386F">
          <w:delText>Modeling a network of connected neurons… could also benefit from modeling a state-space</w:delText>
        </w:r>
      </w:del>
      <w:ins w:id="351" w:author="Ian Stevenson" w:date="2020-12-29T13:24:00Z">
        <w:del w:id="352" w:author="Ian Stevenson [2]" w:date="2021-01-22T15:48:00Z">
          <w:r w:rsidR="00F67F93" w:rsidDel="0057386F">
            <w:delText xml:space="preserve"> </w:delText>
          </w:r>
        </w:del>
      </w:ins>
      <w:ins w:id="353" w:author="Ganchao Wei" w:date="2020-12-20T15:19:00Z">
        <w:del w:id="354" w:author="Ian Stevenson [2]" w:date="2021-01-22T15:48:00Z">
          <w:r w:rsidR="003E3821" w:rsidDel="0057386F">
            <w:fldChar w:fldCharType="begin" w:fldLock="1"/>
          </w:r>
        </w:del>
      </w:ins>
      <w:del w:id="355" w:author="Ian Stevenson [2]" w:date="2021-01-22T15:48:00Z">
        <w:r w:rsidR="00134F28" w:rsidDel="0057386F">
          <w:del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delInstrText>
        </w:r>
        <w:r w:rsidR="003E3821" w:rsidDel="0057386F">
          <w:fldChar w:fldCharType="separate"/>
        </w:r>
        <w:r w:rsidR="003E3821" w:rsidRPr="003E3821" w:rsidDel="0057386F">
          <w:rPr>
            <w:noProof/>
          </w:rPr>
          <w:delText>(Paninski et al., 2010; Smith &amp; Brown, 2003)</w:delText>
        </w:r>
      </w:del>
      <w:ins w:id="356" w:author="Ganchao Wei" w:date="2020-12-20T15:19:00Z">
        <w:del w:id="357" w:author="Ian Stevenson [2]" w:date="2021-01-22T15:48:00Z">
          <w:r w:rsidR="003E3821" w:rsidDel="0057386F">
            <w:fldChar w:fldCharType="end"/>
          </w:r>
        </w:del>
      </w:ins>
      <w:del w:id="358" w:author="Ian Stevenson [2]" w:date="2021-01-22T15:48:00Z">
        <w:r w:rsidDel="0057386F">
          <w:delText>.</w:delText>
        </w:r>
      </w:del>
      <w:ins w:id="359" w:author="Ganchao Wei" w:date="2020-12-20T14:22:00Z">
        <w:del w:id="360" w:author="Ian Stevenson [2]" w:date="2021-01-22T15:48:00Z">
          <w:r w:rsidR="00B42627" w:rsidDel="0057386F">
            <w:delText xml:space="preserve"> Specifically, </w:delText>
          </w:r>
        </w:del>
      </w:ins>
      <w:ins w:id="361" w:author="Ganchao Wei" w:date="2020-12-20T14:23:00Z">
        <w:del w:id="362" w:author="Ian Stevenson [2]" w:date="2021-01-22T15:48:00Z">
          <w:r w:rsidR="00B42627" w:rsidDel="0057386F">
            <w:delText>assume</w:delText>
          </w:r>
        </w:del>
      </w:ins>
      <w:ins w:id="363" w:author="Ganchao Wei" w:date="2020-12-20T14:24:00Z">
        <w:del w:id="364" w:author="Ian Stevenson [2]" w:date="2021-01-22T15:48:00Z">
          <w:r w:rsidR="00B42627" w:rsidDel="0057386F">
            <w:delText xml:space="preserve"> there are</w:delText>
          </w:r>
        </w:del>
      </w:ins>
      <w:ins w:id="365" w:author="Ganchao Wei" w:date="2020-12-20T14:23:00Z">
        <w:del w:id="366" w:author="Ian Stevenson [2]" w:date="2021-01-22T15:48:00Z">
          <w:r w:rsidR="00B42627" w:rsidDel="0057386F">
            <w:delText xml:space="preserve"> </w:delText>
          </w:r>
        </w:del>
      </w:ins>
      <w:moveToRangeStart w:id="367" w:author="Ganchao Wei" w:date="2020-12-20T14:23:00Z" w:name="move59366621"/>
      <m:oMath>
        <m:r>
          <w:del w:id="368" w:author="Ian Stevenson [2]" w:date="2021-01-22T15:48:00Z">
            <w:rPr>
              <w:rFonts w:ascii="Cambria Math" w:hAnsi="Cambria Math"/>
            </w:rPr>
            <m:t>C</m:t>
          </w:del>
        </m:r>
      </m:oMath>
      <w:moveTo w:id="369" w:author="Ganchao Wei" w:date="2020-12-20T14:23:00Z">
        <w:del w:id="370" w:author="Ian Stevenson [2]" w:date="2021-01-22T15:48:00Z">
          <w:r w:rsidR="00B42627" w:rsidDel="0057386F">
            <w:delText xml:space="preserve"> presynaptic neurons, denote the synaptic plasticity and synaptic connection between the </w:delText>
          </w:r>
        </w:del>
        <m:oMath>
          <m:sSup>
            <m:sSupPr>
              <m:ctrlPr>
                <w:del w:id="371" w:author="Ian Stevenson [2]" w:date="2021-01-22T15:48:00Z">
                  <w:rPr>
                    <w:rFonts w:ascii="Cambria Math" w:hAnsi="Cambria Math"/>
                    <w:i/>
                  </w:rPr>
                </w:del>
              </m:ctrlPr>
            </m:sSupPr>
            <m:e>
              <m:r>
                <w:del w:id="372" w:author="Ian Stevenson [2]" w:date="2021-01-22T15:48:00Z">
                  <w:rPr>
                    <w:rFonts w:ascii="Cambria Math" w:hAnsi="Cambria Math"/>
                  </w:rPr>
                  <m:t>j</m:t>
                </w:del>
              </m:r>
            </m:e>
            <m:sup>
              <m:r>
                <w:del w:id="373" w:author="Ian Stevenson [2]" w:date="2021-01-22T15:48:00Z">
                  <w:rPr>
                    <w:rFonts w:ascii="Cambria Math" w:hAnsi="Cambria Math"/>
                  </w:rPr>
                  <m:t>th</m:t>
                </w:del>
              </m:r>
            </m:sup>
          </m:sSup>
        </m:oMath>
        <w:moveTo w:id="374" w:author="Ganchao Wei" w:date="2020-12-20T14:23:00Z">
          <w:del w:id="375" w:author="Ian Stevenson [2]" w:date="2021-01-22T15:48:00Z">
            <w:r w:rsidR="00B42627" w:rsidDel="0057386F">
              <w:delText xml:space="preserve"> pre- and post-synaptic neurons at </w:delText>
            </w:r>
          </w:del>
          <m:oMath>
            <m:sSub>
              <m:sSubPr>
                <m:ctrlPr>
                  <w:del w:id="376" w:author="Ian Stevenson [2]" w:date="2021-01-22T15:48:00Z">
                    <w:rPr>
                      <w:rFonts w:ascii="Cambria Math" w:hAnsi="Cambria Math"/>
                      <w:i/>
                    </w:rPr>
                  </w:del>
                </m:ctrlPr>
              </m:sSubPr>
              <m:e>
                <m:r>
                  <w:del w:id="377" w:author="Ian Stevenson [2]" w:date="2021-01-22T15:48:00Z">
                    <w:rPr>
                      <w:rFonts w:ascii="Cambria Math" w:hAnsi="Cambria Math"/>
                    </w:rPr>
                    <m:t>t</m:t>
                  </w:del>
                </m:r>
              </m:e>
              <m:sub>
                <m:r>
                  <w:del w:id="378" w:author="Ian Stevenson [2]" w:date="2021-01-22T15:48:00Z">
                    <w:rPr>
                      <w:rFonts w:ascii="Cambria Math" w:hAnsi="Cambria Math"/>
                    </w:rPr>
                    <m:t>k</m:t>
                  </w:del>
                </m:r>
              </m:sub>
            </m:sSub>
          </m:oMath>
          <w:moveTo w:id="379" w:author="Ganchao Wei" w:date="2020-12-20T14:23:00Z">
            <w:del w:id="380" w:author="Ian Stevenson [2]" w:date="2021-01-22T15:48:00Z">
              <w:r w:rsidR="00B42627" w:rsidDel="0057386F">
                <w:delText xml:space="preserve"> as </w:delText>
              </w:r>
            </w:del>
            <m:oMath>
              <m:sSubSup>
                <m:sSubSupPr>
                  <m:ctrlPr>
                    <w:del w:id="381" w:author="Ian Stevenson [2]" w:date="2021-01-22T15:48:00Z">
                      <w:rPr>
                        <w:rFonts w:ascii="Cambria Math" w:hAnsi="Cambria Math"/>
                        <w:i/>
                      </w:rPr>
                    </w:del>
                  </m:ctrlPr>
                </m:sSubSupPr>
                <m:e>
                  <m:r>
                    <w:del w:id="382" w:author="Ian Stevenson [2]" w:date="2021-01-22T15:48:00Z">
                      <w:rPr>
                        <w:rFonts w:ascii="Cambria Math" w:hAnsi="Cambria Math"/>
                      </w:rPr>
                      <m:t>w</m:t>
                    </w:del>
                  </m:r>
                </m:e>
                <m:sub>
                  <m:r>
                    <w:del w:id="383" w:author="Ian Stevenson [2]" w:date="2021-01-22T15:48:00Z">
                      <w:rPr>
                        <w:rFonts w:ascii="Cambria Math" w:hAnsi="Cambria Math"/>
                      </w:rPr>
                      <m:t>k</m:t>
                    </w:del>
                  </m:r>
                </m:sub>
                <m:sup>
                  <m:r>
                    <w:del w:id="384" w:author="Ian Stevenson [2]" w:date="2021-01-22T15:48:00Z">
                      <w:rPr>
                        <w:rFonts w:ascii="Cambria Math" w:hAnsi="Cambria Math"/>
                      </w:rPr>
                      <m:t>(j)</m:t>
                    </w:del>
                  </m:r>
                </m:sup>
              </m:sSubSup>
            </m:oMath>
            <w:moveTo w:id="385" w:author="Ganchao Wei" w:date="2020-12-20T14:23:00Z">
              <w:del w:id="386" w:author="Ian Stevenson [2]" w:date="2021-01-22T15:48:00Z">
                <w:r w:rsidR="00B42627" w:rsidDel="0057386F">
                  <w:delText xml:space="preserve"> and </w:delText>
                </w:r>
              </w:del>
              <m:oMath>
                <m:sSubSup>
                  <m:sSubSupPr>
                    <m:ctrlPr>
                      <w:del w:id="387" w:author="Ian Stevenson [2]" w:date="2021-01-22T15:48:00Z">
                        <w:rPr>
                          <w:rFonts w:ascii="Cambria Math" w:hAnsi="Cambria Math"/>
                          <w:i/>
                        </w:rPr>
                      </w:del>
                    </m:ctrlPr>
                  </m:sSubSupPr>
                  <m:e>
                    <m:r>
                      <w:del w:id="388" w:author="Ian Stevenson [2]" w:date="2021-01-22T15:48:00Z">
                        <w:rPr>
                          <w:rFonts w:ascii="Cambria Math" w:hAnsi="Cambria Math"/>
                        </w:rPr>
                        <m:t>x</m:t>
                      </w:del>
                    </m:r>
                  </m:e>
                  <m:sub>
                    <m:r>
                      <w:del w:id="389" w:author="Ian Stevenson [2]" w:date="2021-01-22T15:48:00Z">
                        <w:rPr>
                          <w:rFonts w:ascii="Cambria Math" w:hAnsi="Cambria Math"/>
                        </w:rPr>
                        <m:t>k</m:t>
                      </w:del>
                    </m:r>
                  </m:sub>
                  <m:sup>
                    <m:r>
                      <w:del w:id="390" w:author="Ian Stevenson [2]" w:date="2021-01-22T15:48:00Z">
                        <w:rPr>
                          <w:rFonts w:ascii="Cambria Math" w:hAnsi="Cambria Math"/>
                        </w:rPr>
                        <m:t>(j)</m:t>
                      </w:del>
                    </m:r>
                  </m:sup>
                </m:sSubSup>
              </m:oMath>
              <w:moveTo w:id="391" w:author="Ganchao Wei" w:date="2020-12-20T14:23:00Z">
                <w:del w:id="392" w:author="Ian Stevenson [2]" w:date="2021-01-22T15:48:00Z">
                  <w:r w:rsidR="00B42627" w:rsidDel="0057386F">
                    <w:delText xml:space="preserve">. The synaptic plasticity can be further divided as LTP and STP, i.e. </w:delText>
                  </w:r>
                </w:del>
                <m:oMath>
                  <m:sSubSup>
                    <m:sSubSupPr>
                      <m:ctrlPr>
                        <w:del w:id="393" w:author="Ian Stevenson [2]" w:date="2021-01-22T15:48:00Z">
                          <w:rPr>
                            <w:rFonts w:ascii="Cambria Math" w:hAnsi="Cambria Math"/>
                            <w:i/>
                          </w:rPr>
                        </w:del>
                      </m:ctrlPr>
                    </m:sSubSupPr>
                    <m:e>
                      <m:r>
                        <w:del w:id="394" w:author="Ian Stevenson [2]" w:date="2021-01-22T15:48:00Z">
                          <w:rPr>
                            <w:rFonts w:ascii="Cambria Math" w:hAnsi="Cambria Math"/>
                          </w:rPr>
                          <m:t>w</m:t>
                        </w:del>
                      </m:r>
                    </m:e>
                    <m:sub>
                      <m:r>
                        <w:del w:id="395" w:author="Ian Stevenson [2]" w:date="2021-01-22T15:48:00Z">
                          <w:rPr>
                            <w:rFonts w:ascii="Cambria Math" w:hAnsi="Cambria Math"/>
                          </w:rPr>
                          <m:t>k</m:t>
                        </w:del>
                      </m:r>
                    </m:sub>
                    <m:sup>
                      <m:r>
                        <w:del w:id="396" w:author="Ian Stevenson [2]" w:date="2021-01-22T15:48:00Z">
                          <w:rPr>
                            <w:rFonts w:ascii="Cambria Math" w:hAnsi="Cambria Math"/>
                          </w:rPr>
                          <m:t>(j)</m:t>
                        </w:del>
                      </m:r>
                    </m:sup>
                  </m:sSubSup>
                  <m:r>
                    <w:del w:id="397" w:author="Ian Stevenson [2]" w:date="2021-01-22T15:48:00Z">
                      <w:rPr>
                        <w:rFonts w:ascii="Cambria Math" w:hAnsi="Cambria Math"/>
                      </w:rPr>
                      <m:t>=</m:t>
                    </w:del>
                  </m:r>
                  <m:sSubSup>
                    <m:sSubSupPr>
                      <m:ctrlPr>
                        <w:del w:id="398" w:author="Ian Stevenson [2]" w:date="2021-01-22T15:48:00Z">
                          <w:rPr>
                            <w:rFonts w:ascii="Cambria Math" w:hAnsi="Cambria Math"/>
                            <w:i/>
                          </w:rPr>
                        </w:del>
                      </m:ctrlPr>
                    </m:sSubSupPr>
                    <m:e>
                      <m:r>
                        <w:del w:id="399" w:author="Ian Stevenson [2]" w:date="2021-01-22T15:48:00Z">
                          <w:rPr>
                            <w:rFonts w:ascii="Cambria Math" w:hAnsi="Cambria Math"/>
                          </w:rPr>
                          <m:t>w</m:t>
                        </w:del>
                      </m:r>
                    </m:e>
                    <m:sub>
                      <m:r>
                        <w:del w:id="400" w:author="Ian Stevenson [2]" w:date="2021-01-22T15:48:00Z">
                          <w:rPr>
                            <w:rFonts w:ascii="Cambria Math" w:hAnsi="Cambria Math"/>
                          </w:rPr>
                          <m:t>L,k</m:t>
                        </w:del>
                      </m:r>
                    </m:sub>
                    <m:sup>
                      <m:r>
                        <w:del w:id="401" w:author="Ian Stevenson [2]" w:date="2021-01-22T15:48:00Z">
                          <w:rPr>
                            <w:rFonts w:ascii="Cambria Math" w:hAnsi="Cambria Math"/>
                          </w:rPr>
                          <m:t>(j)</m:t>
                        </w:del>
                      </m:r>
                    </m:sup>
                  </m:sSubSup>
                  <m:sSubSup>
                    <m:sSubSupPr>
                      <m:ctrlPr>
                        <w:del w:id="402" w:author="Ian Stevenson [2]" w:date="2021-01-22T15:48:00Z">
                          <w:rPr>
                            <w:rFonts w:ascii="Cambria Math" w:hAnsi="Cambria Math"/>
                            <w:i/>
                          </w:rPr>
                        </w:del>
                      </m:ctrlPr>
                    </m:sSubSupPr>
                    <m:e>
                      <m:r>
                        <w:del w:id="403" w:author="Ian Stevenson [2]" w:date="2021-01-22T15:48:00Z">
                          <w:rPr>
                            <w:rFonts w:ascii="Cambria Math" w:hAnsi="Cambria Math"/>
                          </w:rPr>
                          <m:t>w</m:t>
                        </w:del>
                      </m:r>
                    </m:e>
                    <m:sub>
                      <m:r>
                        <w:del w:id="404" w:author="Ian Stevenson [2]" w:date="2021-01-22T15:48:00Z">
                          <w:rPr>
                            <w:rFonts w:ascii="Cambria Math" w:hAnsi="Cambria Math"/>
                          </w:rPr>
                          <m:t>S,k</m:t>
                        </w:del>
                      </m:r>
                    </m:sub>
                    <m:sup>
                      <m:r>
                        <w:del w:id="405" w:author="Ian Stevenson [2]" w:date="2021-01-22T15:48:00Z">
                          <w:rPr>
                            <w:rFonts w:ascii="Cambria Math" w:hAnsi="Cambria Math"/>
                          </w:rPr>
                          <m:t>(j)</m:t>
                        </w:del>
                      </m:r>
                    </m:sup>
                  </m:sSubSup>
                </m:oMath>
                <w:moveTo w:id="406" w:author="Ganchao Wei" w:date="2020-12-20T14:23:00Z">
                  <w:del w:id="407" w:author="Ian Stevenson [2]" w:date="2021-01-22T15:48:00Z">
                    <w:r w:rsidR="00B42627" w:rsidDel="0057386F">
                      <w:delText xml:space="preserve">. Therefore, we can write the conditional intensity as </w:delText>
                    </w:r>
                  </w:del>
                  <m:oMath>
                    <m:sSub>
                      <m:sSubPr>
                        <m:ctrlPr>
                          <w:del w:id="408" w:author="Ian Stevenson [2]" w:date="2021-01-22T15:48:00Z">
                            <w:rPr>
                              <w:rFonts w:ascii="Cambria Math" w:hAnsi="Cambria Math"/>
                              <w:i/>
                            </w:rPr>
                          </w:del>
                        </m:ctrlPr>
                      </m:sSubPr>
                      <m:e>
                        <m:r>
                          <w:del w:id="409" w:author="Ian Stevenson [2]" w:date="2021-01-22T15:48:00Z">
                            <w:rPr>
                              <w:rFonts w:ascii="Cambria Math" w:hAnsi="Cambria Math"/>
                            </w:rPr>
                            <m:t>λ</m:t>
                          </w:del>
                        </m:r>
                      </m:e>
                      <m:sub>
                        <m:r>
                          <w:del w:id="410" w:author="Ian Stevenson [2]" w:date="2021-01-22T15:48:00Z">
                            <w:rPr>
                              <w:rFonts w:ascii="Cambria Math" w:hAnsi="Cambria Math"/>
                            </w:rPr>
                            <m:t>k</m:t>
                          </w:del>
                        </m:r>
                      </m:sub>
                    </m:sSub>
                    <m:r>
                      <w:del w:id="411" w:author="Ian Stevenson [2]" w:date="2021-01-22T15:48:00Z">
                        <w:rPr>
                          <w:rFonts w:ascii="Cambria Math" w:hAnsi="Cambria Math"/>
                        </w:rPr>
                        <m:t>=</m:t>
                      </w:del>
                    </m:r>
                    <m:func>
                      <m:funcPr>
                        <m:ctrlPr>
                          <w:del w:id="412" w:author="Ian Stevenson [2]" w:date="2021-01-22T15:48:00Z">
                            <w:rPr>
                              <w:rFonts w:ascii="Cambria Math" w:hAnsi="Cambria Math"/>
                            </w:rPr>
                          </w:del>
                        </m:ctrlPr>
                      </m:funcPr>
                      <m:fName>
                        <m:r>
                          <w:del w:id="413" w:author="Ian Stevenson [2]" w:date="2021-01-22T15:48:00Z">
                            <m:rPr>
                              <m:sty m:val="p"/>
                            </m:rPr>
                            <w:rPr>
                              <w:rFonts w:ascii="Cambria Math" w:hAnsi="Cambria Math"/>
                            </w:rPr>
                            <m:t>exp</m:t>
                          </w:del>
                        </m:r>
                      </m:fName>
                      <m:e>
                        <m:d>
                          <m:dPr>
                            <m:ctrlPr>
                              <w:del w:id="414" w:author="Ian Stevenson [2]" w:date="2021-01-22T15:48:00Z">
                                <w:rPr>
                                  <w:rFonts w:ascii="Cambria Math" w:hAnsi="Cambria Math"/>
                                  <w:i/>
                                </w:rPr>
                              </w:del>
                            </m:ctrlPr>
                          </m:dPr>
                          <m:e>
                            <m:sSub>
                              <m:sSubPr>
                                <m:ctrlPr>
                                  <w:del w:id="415" w:author="Ian Stevenson [2]" w:date="2021-01-22T15:48:00Z">
                                    <w:rPr>
                                      <w:rFonts w:ascii="Cambria Math" w:hAnsi="Cambria Math"/>
                                      <w:i/>
                                    </w:rPr>
                                  </w:del>
                                </m:ctrlPr>
                              </m:sSubPr>
                              <m:e>
                                <m:r>
                                  <w:del w:id="416" w:author="Ian Stevenson [2]" w:date="2021-01-22T15:48:00Z">
                                    <w:rPr>
                                      <w:rFonts w:ascii="Cambria Math" w:hAnsi="Cambria Math"/>
                                    </w:rPr>
                                    <m:t>β</m:t>
                                  </w:del>
                                </m:r>
                              </m:e>
                              <m:sub>
                                <m:r>
                                  <w:del w:id="417" w:author="Ian Stevenson [2]" w:date="2021-01-22T15:48:00Z">
                                    <w:rPr>
                                      <w:rFonts w:ascii="Cambria Math" w:hAnsi="Cambria Math"/>
                                    </w:rPr>
                                    <m:t>0,k</m:t>
                                  </w:del>
                                </m:r>
                              </m:sub>
                            </m:sSub>
                            <m:r>
                              <w:del w:id="418" w:author="Ian Stevenson [2]" w:date="2021-01-22T15:48:00Z">
                                <w:rPr>
                                  <w:rFonts w:ascii="Cambria Math" w:hAnsi="Cambria Math"/>
                                </w:rPr>
                                <m:t>+</m:t>
                              </w:del>
                            </m:r>
                            <m:nary>
                              <m:naryPr>
                                <m:chr m:val="∑"/>
                                <m:limLoc m:val="undOvr"/>
                                <m:ctrlPr>
                                  <w:del w:id="419" w:author="Ian Stevenson [2]" w:date="2021-01-22T15:48:00Z">
                                    <w:rPr>
                                      <w:rFonts w:ascii="Cambria Math" w:hAnsi="Cambria Math"/>
                                      <w:i/>
                                    </w:rPr>
                                  </w:del>
                                </m:ctrlPr>
                              </m:naryPr>
                              <m:sub>
                                <m:r>
                                  <w:del w:id="420" w:author="Ian Stevenson [2]" w:date="2021-01-22T15:48:00Z">
                                    <w:rPr>
                                      <w:rFonts w:ascii="Cambria Math" w:hAnsi="Cambria Math"/>
                                    </w:rPr>
                                    <m:t>j=1</m:t>
                                  </w:del>
                                </m:r>
                              </m:sub>
                              <m:sup>
                                <m:r>
                                  <w:del w:id="421" w:author="Ian Stevenson [2]" w:date="2021-01-22T15:48:00Z">
                                    <w:rPr>
                                      <w:rFonts w:ascii="Cambria Math" w:hAnsi="Cambria Math"/>
                                    </w:rPr>
                                    <m:t>C</m:t>
                                  </w:del>
                                </m:r>
                              </m:sup>
                              <m:e>
                                <m:sSubSup>
                                  <m:sSubSupPr>
                                    <m:ctrlPr>
                                      <w:del w:id="422" w:author="Ian Stevenson [2]" w:date="2021-01-22T15:48:00Z">
                                        <w:rPr>
                                          <w:rFonts w:ascii="Cambria Math" w:hAnsi="Cambria Math"/>
                                          <w:i/>
                                        </w:rPr>
                                      </w:del>
                                    </m:ctrlPr>
                                  </m:sSubSupPr>
                                  <m:e>
                                    <m:r>
                                      <w:del w:id="423" w:author="Ian Stevenson [2]" w:date="2021-01-22T15:48:00Z">
                                        <w:rPr>
                                          <w:rFonts w:ascii="Cambria Math" w:hAnsi="Cambria Math"/>
                                        </w:rPr>
                                        <m:t>w</m:t>
                                      </w:del>
                                    </m:r>
                                  </m:e>
                                  <m:sub>
                                    <m:r>
                                      <w:del w:id="424" w:author="Ian Stevenson [2]" w:date="2021-01-22T15:48:00Z">
                                        <w:rPr>
                                          <w:rFonts w:ascii="Cambria Math" w:hAnsi="Cambria Math"/>
                                        </w:rPr>
                                        <m:t>k</m:t>
                                      </w:del>
                                    </m:r>
                                  </m:sub>
                                  <m:sup>
                                    <m:r>
                                      <w:del w:id="425" w:author="Ian Stevenson [2]" w:date="2021-01-22T15:48:00Z">
                                        <w:rPr>
                                          <w:rFonts w:ascii="Cambria Math" w:hAnsi="Cambria Math"/>
                                        </w:rPr>
                                        <m:t>(j)</m:t>
                                      </w:del>
                                    </m:r>
                                  </m:sup>
                                </m:sSubSup>
                                <m:r>
                                  <w:del w:id="426" w:author="Ian Stevenson [2]" w:date="2021-01-22T15:48:00Z">
                                    <w:rPr>
                                      <w:rFonts w:ascii="Cambria Math" w:hAnsi="Cambria Math"/>
                                    </w:rPr>
                                    <m:t>⋅</m:t>
                                  </w:del>
                                </m:r>
                                <m:sSubSup>
                                  <m:sSubSupPr>
                                    <m:ctrlPr>
                                      <w:del w:id="427" w:author="Ian Stevenson [2]" w:date="2021-01-22T15:48:00Z">
                                        <w:rPr>
                                          <w:rFonts w:ascii="Cambria Math" w:hAnsi="Cambria Math"/>
                                          <w:i/>
                                        </w:rPr>
                                      </w:del>
                                    </m:ctrlPr>
                                  </m:sSubSupPr>
                                  <m:e>
                                    <m:r>
                                      <w:del w:id="428" w:author="Ian Stevenson [2]" w:date="2021-01-22T15:48:00Z">
                                        <w:rPr>
                                          <w:rFonts w:ascii="Cambria Math" w:hAnsi="Cambria Math"/>
                                        </w:rPr>
                                        <m:t>x</m:t>
                                      </w:del>
                                    </m:r>
                                  </m:e>
                                  <m:sub>
                                    <m:r>
                                      <w:del w:id="429" w:author="Ian Stevenson [2]" w:date="2021-01-22T15:48:00Z">
                                        <w:rPr>
                                          <w:rFonts w:ascii="Cambria Math" w:hAnsi="Cambria Math"/>
                                        </w:rPr>
                                        <m:t>k</m:t>
                                      </w:del>
                                    </m:r>
                                  </m:sub>
                                  <m:sup>
                                    <m:r>
                                      <w:del w:id="430" w:author="Ian Stevenson [2]" w:date="2021-01-22T15:48:00Z">
                                        <w:rPr>
                                          <w:rFonts w:ascii="Cambria Math" w:hAnsi="Cambria Math"/>
                                        </w:rPr>
                                        <m:t>(j)</m:t>
                                      </w:del>
                                    </m:r>
                                  </m:sup>
                                </m:sSubSup>
                              </m:e>
                            </m:nary>
                          </m:e>
                        </m:d>
                      </m:e>
                    </m:func>
                    <m:r>
                      <w:del w:id="431" w:author="Ian Stevenson [2]" w:date="2021-01-22T15:48:00Z">
                        <w:rPr>
                          <w:rFonts w:ascii="Cambria Math" w:hAnsi="Cambria Math"/>
                        </w:rPr>
                        <m:t>=</m:t>
                      </w:del>
                    </m:r>
                    <m:func>
                      <m:funcPr>
                        <m:ctrlPr>
                          <w:del w:id="432" w:author="Ian Stevenson [2]" w:date="2021-01-22T15:48:00Z">
                            <w:rPr>
                              <w:rFonts w:ascii="Cambria Math" w:hAnsi="Cambria Math"/>
                            </w:rPr>
                          </w:del>
                        </m:ctrlPr>
                      </m:funcPr>
                      <m:fName>
                        <m:r>
                          <w:del w:id="433" w:author="Ian Stevenson [2]" w:date="2021-01-22T15:48:00Z">
                            <m:rPr>
                              <m:sty m:val="p"/>
                            </m:rPr>
                            <w:rPr>
                              <w:rFonts w:ascii="Cambria Math" w:hAnsi="Cambria Math"/>
                            </w:rPr>
                            <m:t>exp</m:t>
                          </w:del>
                        </m:r>
                      </m:fName>
                      <m:e>
                        <m:d>
                          <m:dPr>
                            <m:ctrlPr>
                              <w:del w:id="434" w:author="Ian Stevenson [2]" w:date="2021-01-22T15:48:00Z">
                                <w:rPr>
                                  <w:rFonts w:ascii="Cambria Math" w:hAnsi="Cambria Math"/>
                                  <w:i/>
                                </w:rPr>
                              </w:del>
                            </m:ctrlPr>
                          </m:dPr>
                          <m:e>
                            <m:sSub>
                              <m:sSubPr>
                                <m:ctrlPr>
                                  <w:del w:id="435" w:author="Ian Stevenson [2]" w:date="2021-01-22T15:48:00Z">
                                    <w:rPr>
                                      <w:rFonts w:ascii="Cambria Math" w:hAnsi="Cambria Math"/>
                                      <w:i/>
                                    </w:rPr>
                                  </w:del>
                                </m:ctrlPr>
                              </m:sSubPr>
                              <m:e>
                                <m:r>
                                  <w:del w:id="436" w:author="Ian Stevenson [2]" w:date="2021-01-22T15:48:00Z">
                                    <w:rPr>
                                      <w:rFonts w:ascii="Cambria Math" w:hAnsi="Cambria Math"/>
                                    </w:rPr>
                                    <m:t>β</m:t>
                                  </w:del>
                                </m:r>
                              </m:e>
                              <m:sub>
                                <m:r>
                                  <w:del w:id="437" w:author="Ian Stevenson [2]" w:date="2021-01-22T15:48:00Z">
                                    <w:rPr>
                                      <w:rFonts w:ascii="Cambria Math" w:hAnsi="Cambria Math"/>
                                    </w:rPr>
                                    <m:t>0,k</m:t>
                                  </w:del>
                                </m:r>
                              </m:sub>
                            </m:sSub>
                            <m:r>
                              <w:del w:id="438" w:author="Ian Stevenson [2]" w:date="2021-01-22T15:48:00Z">
                                <w:rPr>
                                  <w:rFonts w:ascii="Cambria Math" w:hAnsi="Cambria Math"/>
                                </w:rPr>
                                <m:t>+</m:t>
                              </w:del>
                            </m:r>
                            <m:nary>
                              <m:naryPr>
                                <m:chr m:val="∑"/>
                                <m:limLoc m:val="undOvr"/>
                                <m:ctrlPr>
                                  <w:del w:id="439" w:author="Ian Stevenson [2]" w:date="2021-01-22T15:48:00Z">
                                    <w:rPr>
                                      <w:rFonts w:ascii="Cambria Math" w:hAnsi="Cambria Math"/>
                                      <w:i/>
                                    </w:rPr>
                                  </w:del>
                                </m:ctrlPr>
                              </m:naryPr>
                              <m:sub>
                                <m:r>
                                  <w:del w:id="440" w:author="Ian Stevenson [2]" w:date="2021-01-22T15:48:00Z">
                                    <w:rPr>
                                      <w:rFonts w:ascii="Cambria Math" w:hAnsi="Cambria Math"/>
                                    </w:rPr>
                                    <m:t>j=1</m:t>
                                  </w:del>
                                </m:r>
                              </m:sub>
                              <m:sup>
                                <m:r>
                                  <w:del w:id="441" w:author="Ian Stevenson [2]" w:date="2021-01-22T15:48:00Z">
                                    <w:rPr>
                                      <w:rFonts w:ascii="Cambria Math" w:hAnsi="Cambria Math"/>
                                    </w:rPr>
                                    <m:t>C</m:t>
                                  </w:del>
                                </m:r>
                              </m:sup>
                              <m:e>
                                <m:sSubSup>
                                  <m:sSubSupPr>
                                    <m:ctrlPr>
                                      <w:del w:id="442" w:author="Ian Stevenson [2]" w:date="2021-01-22T15:48:00Z">
                                        <w:rPr>
                                          <w:rFonts w:ascii="Cambria Math" w:hAnsi="Cambria Math"/>
                                          <w:i/>
                                        </w:rPr>
                                      </w:del>
                                    </m:ctrlPr>
                                  </m:sSubSupPr>
                                  <m:e>
                                    <m:r>
                                      <w:del w:id="443" w:author="Ian Stevenson [2]" w:date="2021-01-22T15:48:00Z">
                                        <w:rPr>
                                          <w:rFonts w:ascii="Cambria Math" w:hAnsi="Cambria Math"/>
                                        </w:rPr>
                                        <m:t>w</m:t>
                                      </w:del>
                                    </m:r>
                                  </m:e>
                                  <m:sub>
                                    <m:r>
                                      <w:del w:id="444" w:author="Ian Stevenson [2]" w:date="2021-01-22T15:48:00Z">
                                        <w:rPr>
                                          <w:rFonts w:ascii="Cambria Math" w:hAnsi="Cambria Math"/>
                                        </w:rPr>
                                        <m:t>L,k</m:t>
                                      </w:del>
                                    </m:r>
                                  </m:sub>
                                  <m:sup>
                                    <m:r>
                                      <w:del w:id="445" w:author="Ian Stevenson [2]" w:date="2021-01-22T15:48:00Z">
                                        <w:rPr>
                                          <w:rFonts w:ascii="Cambria Math" w:hAnsi="Cambria Math"/>
                                        </w:rPr>
                                        <m:t>(j)</m:t>
                                      </w:del>
                                    </m:r>
                                  </m:sup>
                                </m:sSubSup>
                                <m:sSubSup>
                                  <m:sSubSupPr>
                                    <m:ctrlPr>
                                      <w:del w:id="446" w:author="Ian Stevenson [2]" w:date="2021-01-22T15:48:00Z">
                                        <w:rPr>
                                          <w:rFonts w:ascii="Cambria Math" w:hAnsi="Cambria Math"/>
                                          <w:i/>
                                        </w:rPr>
                                      </w:del>
                                    </m:ctrlPr>
                                  </m:sSubSupPr>
                                  <m:e>
                                    <m:r>
                                      <w:del w:id="447" w:author="Ian Stevenson [2]" w:date="2021-01-22T15:48:00Z">
                                        <w:rPr>
                                          <w:rFonts w:ascii="Cambria Math" w:hAnsi="Cambria Math"/>
                                        </w:rPr>
                                        <m:t>w</m:t>
                                      </w:del>
                                    </m:r>
                                  </m:e>
                                  <m:sub>
                                    <m:r>
                                      <w:del w:id="448" w:author="Ian Stevenson [2]" w:date="2021-01-22T15:48:00Z">
                                        <w:rPr>
                                          <w:rFonts w:ascii="Cambria Math" w:hAnsi="Cambria Math"/>
                                        </w:rPr>
                                        <m:t>S,k</m:t>
                                      </w:del>
                                    </m:r>
                                  </m:sub>
                                  <m:sup>
                                    <m:r>
                                      <w:del w:id="449" w:author="Ian Stevenson [2]" w:date="2021-01-22T15:48:00Z">
                                        <w:rPr>
                                          <w:rFonts w:ascii="Cambria Math" w:hAnsi="Cambria Math"/>
                                        </w:rPr>
                                        <m:t>(j)</m:t>
                                      </w:del>
                                    </m:r>
                                  </m:sup>
                                </m:sSubSup>
                                <m:r>
                                  <w:del w:id="450" w:author="Ian Stevenson [2]" w:date="2021-01-22T15:48:00Z">
                                    <w:rPr>
                                      <w:rFonts w:ascii="Cambria Math" w:hAnsi="Cambria Math"/>
                                    </w:rPr>
                                    <m:t>⋅</m:t>
                                  </w:del>
                                </m:r>
                                <m:sSubSup>
                                  <m:sSubSupPr>
                                    <m:ctrlPr>
                                      <w:del w:id="451" w:author="Ian Stevenson [2]" w:date="2021-01-22T15:48:00Z">
                                        <w:rPr>
                                          <w:rFonts w:ascii="Cambria Math" w:hAnsi="Cambria Math"/>
                                          <w:i/>
                                        </w:rPr>
                                      </w:del>
                                    </m:ctrlPr>
                                  </m:sSubSupPr>
                                  <m:e>
                                    <m:r>
                                      <w:del w:id="452" w:author="Ian Stevenson [2]" w:date="2021-01-22T15:48:00Z">
                                        <w:rPr>
                                          <w:rFonts w:ascii="Cambria Math" w:hAnsi="Cambria Math"/>
                                        </w:rPr>
                                        <m:t>x</m:t>
                                      </w:del>
                                    </m:r>
                                  </m:e>
                                  <m:sub>
                                    <m:r>
                                      <w:del w:id="453" w:author="Ian Stevenson [2]" w:date="2021-01-22T15:48:00Z">
                                        <w:rPr>
                                          <w:rFonts w:ascii="Cambria Math" w:hAnsi="Cambria Math"/>
                                        </w:rPr>
                                        <m:t>k</m:t>
                                      </w:del>
                                    </m:r>
                                  </m:sub>
                                  <m:sup>
                                    <m:r>
                                      <w:del w:id="454" w:author="Ian Stevenson [2]" w:date="2021-01-22T15:48:00Z">
                                        <w:rPr>
                                          <w:rFonts w:ascii="Cambria Math" w:hAnsi="Cambria Math"/>
                                        </w:rPr>
                                        <m:t>(j)</m:t>
                                      </w:del>
                                    </m:r>
                                  </m:sup>
                                </m:sSubSup>
                              </m:e>
                            </m:nary>
                          </m:e>
                        </m:d>
                      </m:e>
                    </m:func>
                  </m:oMath>
                  <w:moveTo w:id="455" w:author="Ganchao Wei" w:date="2020-12-20T14:23:00Z">
                    <w:del w:id="456" w:author="Ian Stevenson [2]" w:date="2021-01-22T15:48:00Z">
                      <w:r w:rsidR="00B42627" w:rsidDel="0057386F">
                        <w:delText xml:space="preserve">. By setting </w:delText>
                      </w:r>
                    </w:del>
                    <m:oMath>
                      <m:sSub>
                        <m:sSubPr>
                          <m:ctrlPr>
                            <w:del w:id="457" w:author="Ian Stevenson [2]" w:date="2021-01-22T15:48:00Z">
                              <w:rPr>
                                <w:rFonts w:ascii="Cambria Math" w:hAnsi="Cambria Math"/>
                                <w:b/>
                                <w:bCs/>
                                <w:i/>
                              </w:rPr>
                            </w:del>
                          </m:ctrlPr>
                        </m:sSubPr>
                        <m:e>
                          <m:r>
                            <w:del w:id="458" w:author="Ian Stevenson [2]" w:date="2021-01-22T15:48:00Z">
                              <m:rPr>
                                <m:sty m:val="bi"/>
                              </m:rPr>
                              <w:rPr>
                                <w:rFonts w:ascii="Cambria Math" w:hAnsi="Cambria Math"/>
                              </w:rPr>
                              <m:t>θ</m:t>
                            </w:del>
                          </m:r>
                        </m:e>
                        <m:sub>
                          <m:r>
                            <w:del w:id="459" w:author="Ian Stevenson [2]" w:date="2021-01-22T15:48:00Z">
                              <w:rPr>
                                <w:rFonts w:ascii="Cambria Math" w:hAnsi="Cambria Math"/>
                              </w:rPr>
                              <m:t>k</m:t>
                            </w:del>
                          </m:r>
                        </m:sub>
                      </m:sSub>
                      <m:r>
                        <w:del w:id="460" w:author="Ian Stevenson [2]" w:date="2021-01-22T15:48:00Z">
                          <w:rPr>
                            <w:rFonts w:ascii="Cambria Math" w:hAnsi="Cambria Math"/>
                          </w:rPr>
                          <m:t>=</m:t>
                        </w:del>
                      </m:r>
                      <m:sSup>
                        <m:sSupPr>
                          <m:ctrlPr>
                            <w:del w:id="461" w:author="Ian Stevenson [2]" w:date="2021-01-22T15:48:00Z">
                              <w:rPr>
                                <w:rFonts w:ascii="Cambria Math" w:hAnsi="Cambria Math"/>
                                <w:i/>
                              </w:rPr>
                            </w:del>
                          </m:ctrlPr>
                        </m:sSupPr>
                        <m:e>
                          <m:r>
                            <w:del w:id="462" w:author="Ian Stevenson [2]" w:date="2021-01-22T15:48:00Z">
                              <w:rPr>
                                <w:rFonts w:ascii="Cambria Math" w:hAnsi="Cambria Math"/>
                              </w:rPr>
                              <m:t>[</m:t>
                            </w:del>
                          </m:r>
                          <m:sSub>
                            <m:sSubPr>
                              <m:ctrlPr>
                                <w:del w:id="463" w:author="Ian Stevenson [2]" w:date="2021-01-22T15:48:00Z">
                                  <w:rPr>
                                    <w:rFonts w:ascii="Cambria Math" w:hAnsi="Cambria Math"/>
                                    <w:i/>
                                  </w:rPr>
                                </w:del>
                              </m:ctrlPr>
                            </m:sSubPr>
                            <m:e>
                              <m:r>
                                <w:del w:id="464" w:author="Ian Stevenson [2]" w:date="2021-01-22T15:48:00Z">
                                  <w:rPr>
                                    <w:rFonts w:ascii="Cambria Math" w:hAnsi="Cambria Math"/>
                                  </w:rPr>
                                  <m:t>β</m:t>
                                </w:del>
                              </m:r>
                            </m:e>
                            <m:sub>
                              <m:r>
                                <w:del w:id="465" w:author="Ian Stevenson [2]" w:date="2021-01-22T15:48:00Z">
                                  <w:rPr>
                                    <w:rFonts w:ascii="Cambria Math" w:hAnsi="Cambria Math"/>
                                  </w:rPr>
                                  <m:t>0,k</m:t>
                                </w:del>
                              </m:r>
                            </m:sub>
                          </m:sSub>
                          <m:r>
                            <w:del w:id="466" w:author="Ian Stevenson [2]" w:date="2021-01-22T15:48:00Z">
                              <w:rPr>
                                <w:rFonts w:ascii="Cambria Math" w:hAnsi="Cambria Math"/>
                              </w:rPr>
                              <m:t>,</m:t>
                            </w:del>
                          </m:r>
                          <m:sSubSup>
                            <m:sSubSupPr>
                              <m:ctrlPr>
                                <w:del w:id="467" w:author="Ian Stevenson [2]" w:date="2021-01-22T15:48:00Z">
                                  <w:rPr>
                                    <w:rFonts w:ascii="Cambria Math" w:hAnsi="Cambria Math"/>
                                    <w:i/>
                                  </w:rPr>
                                </w:del>
                              </m:ctrlPr>
                            </m:sSubSupPr>
                            <m:e>
                              <m:r>
                                <w:del w:id="468" w:author="Ian Stevenson [2]" w:date="2021-01-22T15:48:00Z">
                                  <w:rPr>
                                    <w:rFonts w:ascii="Cambria Math" w:hAnsi="Cambria Math"/>
                                  </w:rPr>
                                  <m:t>w</m:t>
                                </w:del>
                              </m:r>
                            </m:e>
                            <m:sub>
                              <m:r>
                                <w:del w:id="469" w:author="Ian Stevenson [2]" w:date="2021-01-22T15:48:00Z">
                                  <w:rPr>
                                    <w:rFonts w:ascii="Cambria Math" w:hAnsi="Cambria Math"/>
                                  </w:rPr>
                                  <m:t>L,k</m:t>
                                </w:del>
                              </m:r>
                            </m:sub>
                            <m:sup>
                              <m:d>
                                <m:dPr>
                                  <m:ctrlPr>
                                    <w:del w:id="470" w:author="Ian Stevenson [2]" w:date="2021-01-22T15:48:00Z">
                                      <w:rPr>
                                        <w:rFonts w:ascii="Cambria Math" w:hAnsi="Cambria Math"/>
                                        <w:i/>
                                      </w:rPr>
                                    </w:del>
                                  </m:ctrlPr>
                                </m:dPr>
                                <m:e>
                                  <m:r>
                                    <w:del w:id="471" w:author="Ian Stevenson [2]" w:date="2021-01-22T15:48:00Z">
                                      <w:rPr>
                                        <w:rFonts w:ascii="Cambria Math" w:hAnsi="Cambria Math"/>
                                      </w:rPr>
                                      <m:t>1</m:t>
                                    </w:del>
                                  </m:r>
                                </m:e>
                              </m:d>
                            </m:sup>
                          </m:sSubSup>
                          <m:r>
                            <w:del w:id="472" w:author="Ian Stevenson [2]" w:date="2021-01-22T15:48:00Z">
                              <w:rPr>
                                <w:rFonts w:ascii="Cambria Math" w:hAnsi="Cambria Math"/>
                              </w:rPr>
                              <m:t>,…,</m:t>
                            </w:del>
                          </m:r>
                          <m:sSubSup>
                            <m:sSubSupPr>
                              <m:ctrlPr>
                                <w:del w:id="473" w:author="Ian Stevenson [2]" w:date="2021-01-22T15:48:00Z">
                                  <w:rPr>
                                    <w:rFonts w:ascii="Cambria Math" w:hAnsi="Cambria Math"/>
                                    <w:i/>
                                  </w:rPr>
                                </w:del>
                              </m:ctrlPr>
                            </m:sSubSupPr>
                            <m:e>
                              <m:r>
                                <w:del w:id="474" w:author="Ian Stevenson [2]" w:date="2021-01-22T15:48:00Z">
                                  <w:rPr>
                                    <w:rFonts w:ascii="Cambria Math" w:hAnsi="Cambria Math"/>
                                  </w:rPr>
                                  <m:t>w</m:t>
                                </w:del>
                              </m:r>
                            </m:e>
                            <m:sub>
                              <m:r>
                                <w:del w:id="475" w:author="Ian Stevenson [2]" w:date="2021-01-22T15:48:00Z">
                                  <w:rPr>
                                    <w:rFonts w:ascii="Cambria Math" w:hAnsi="Cambria Math"/>
                                  </w:rPr>
                                  <m:t>L,k</m:t>
                                </w:del>
                              </m:r>
                            </m:sub>
                            <m:sup>
                              <m:d>
                                <m:dPr>
                                  <m:ctrlPr>
                                    <w:del w:id="476" w:author="Ian Stevenson [2]" w:date="2021-01-22T15:48:00Z">
                                      <w:rPr>
                                        <w:rFonts w:ascii="Cambria Math" w:hAnsi="Cambria Math"/>
                                        <w:i/>
                                      </w:rPr>
                                    </w:del>
                                  </m:ctrlPr>
                                </m:dPr>
                                <m:e>
                                  <m:r>
                                    <w:del w:id="477" w:author="Ian Stevenson [2]" w:date="2021-01-22T15:48:00Z">
                                      <w:rPr>
                                        <w:rFonts w:ascii="Cambria Math" w:hAnsi="Cambria Math"/>
                                      </w:rPr>
                                      <m:t>C</m:t>
                                    </w:del>
                                  </m:r>
                                </m:e>
                              </m:d>
                            </m:sup>
                          </m:sSubSup>
                          <m:r>
                            <w:del w:id="478" w:author="Ian Stevenson [2]" w:date="2021-01-22T15:48:00Z">
                              <w:rPr>
                                <w:rFonts w:ascii="Cambria Math" w:hAnsi="Cambria Math"/>
                              </w:rPr>
                              <m:t>]</m:t>
                            </w:del>
                          </m:r>
                        </m:e>
                        <m:sup>
                          <m:r>
                            <w:del w:id="479" w:author="Ian Stevenson [2]" w:date="2021-01-22T15:48:00Z">
                              <w:rPr>
                                <w:rFonts w:ascii="Cambria Math" w:hAnsi="Cambria Math"/>
                              </w:rPr>
                              <m:t>T</m:t>
                            </w:del>
                          </m:r>
                        </m:sup>
                      </m:sSup>
                    </m:oMath>
                    <w:moveTo w:id="480" w:author="Ganchao Wei" w:date="2020-12-20T14:23:00Z">
                      <w:del w:id="481" w:author="Ian Stevenson [2]" w:date="2021-01-22T15:48:00Z">
                        <w:r w:rsidR="00B42627" w:rsidDel="0057386F">
                          <w:delText xml:space="preserve"> and </w:delText>
                        </w:r>
                      </w:del>
                      <m:oMath>
                        <m:sSub>
                          <m:sSubPr>
                            <m:ctrlPr>
                              <w:del w:id="482" w:author="Ian Stevenson [2]" w:date="2021-01-22T15:48:00Z">
                                <w:rPr>
                                  <w:rFonts w:ascii="Cambria Math" w:hAnsi="Cambria Math"/>
                                  <w:b/>
                                  <w:bCs/>
                                  <w:i/>
                                </w:rPr>
                              </w:del>
                            </m:ctrlPr>
                          </m:sSubPr>
                          <m:e>
                            <m:r>
                              <w:del w:id="483" w:author="Ian Stevenson [2]" w:date="2021-01-22T15:48:00Z">
                                <m:rPr>
                                  <m:sty m:val="bi"/>
                                </m:rPr>
                                <w:rPr>
                                  <w:rFonts w:ascii="Cambria Math" w:hAnsi="Cambria Math"/>
                                </w:rPr>
                                <m:t>x</m:t>
                              </w:del>
                            </m:r>
                          </m:e>
                          <m:sub>
                            <m:r>
                              <w:del w:id="484" w:author="Ian Stevenson [2]" w:date="2021-01-22T15:48:00Z">
                                <w:rPr>
                                  <w:rFonts w:ascii="Cambria Math" w:hAnsi="Cambria Math"/>
                                </w:rPr>
                                <m:t>S,k</m:t>
                              </w:del>
                            </m:r>
                          </m:sub>
                        </m:sSub>
                        <m:r>
                          <w:del w:id="485" w:author="Ian Stevenson [2]" w:date="2021-01-22T15:48:00Z">
                            <w:rPr>
                              <w:rFonts w:ascii="Cambria Math" w:hAnsi="Cambria Math"/>
                            </w:rPr>
                            <m:t>=</m:t>
                          </w:del>
                        </m:r>
                        <m:sSup>
                          <m:sSupPr>
                            <m:ctrlPr>
                              <w:del w:id="486" w:author="Ian Stevenson [2]" w:date="2021-01-22T15:48:00Z">
                                <w:rPr>
                                  <w:rFonts w:ascii="Cambria Math" w:hAnsi="Cambria Math"/>
                                  <w:i/>
                                </w:rPr>
                              </w:del>
                            </m:ctrlPr>
                          </m:sSupPr>
                          <m:e>
                            <m:r>
                              <w:del w:id="487" w:author="Ian Stevenson [2]" w:date="2021-01-22T15:48:00Z">
                                <w:rPr>
                                  <w:rFonts w:ascii="Cambria Math" w:hAnsi="Cambria Math"/>
                                </w:rPr>
                                <m:t xml:space="preserve">[1, </m:t>
                              </w:del>
                            </m:r>
                            <m:sSubSup>
                              <m:sSubSupPr>
                                <m:ctrlPr>
                                  <w:del w:id="488" w:author="Ian Stevenson [2]" w:date="2021-01-22T15:48:00Z">
                                    <w:rPr>
                                      <w:rFonts w:ascii="Cambria Math" w:hAnsi="Cambria Math"/>
                                      <w:i/>
                                    </w:rPr>
                                  </w:del>
                                </m:ctrlPr>
                              </m:sSubSupPr>
                              <m:e>
                                <m:r>
                                  <w:del w:id="489" w:author="Ian Stevenson [2]" w:date="2021-01-22T15:48:00Z">
                                    <w:rPr>
                                      <w:rFonts w:ascii="Cambria Math" w:hAnsi="Cambria Math"/>
                                    </w:rPr>
                                    <m:t>w</m:t>
                                  </w:del>
                                </m:r>
                              </m:e>
                              <m:sub>
                                <m:r>
                                  <w:del w:id="490" w:author="Ian Stevenson [2]" w:date="2021-01-22T15:48:00Z">
                                    <w:rPr>
                                      <w:rFonts w:ascii="Cambria Math" w:hAnsi="Cambria Math"/>
                                    </w:rPr>
                                    <m:t>S,k</m:t>
                                  </w:del>
                                </m:r>
                              </m:sub>
                              <m:sup>
                                <m:r>
                                  <w:del w:id="491" w:author="Ian Stevenson [2]" w:date="2021-01-22T15:48:00Z">
                                    <w:rPr>
                                      <w:rFonts w:ascii="Cambria Math" w:hAnsi="Cambria Math"/>
                                    </w:rPr>
                                    <m:t>(1)</m:t>
                                  </w:del>
                                </m:r>
                              </m:sup>
                            </m:sSubSup>
                            <m:sSubSup>
                              <m:sSubSupPr>
                                <m:ctrlPr>
                                  <w:del w:id="492" w:author="Ian Stevenson [2]" w:date="2021-01-22T15:48:00Z">
                                    <w:rPr>
                                      <w:rFonts w:ascii="Cambria Math" w:hAnsi="Cambria Math"/>
                                      <w:i/>
                                    </w:rPr>
                                  </w:del>
                                </m:ctrlPr>
                              </m:sSubSupPr>
                              <m:e>
                                <m:r>
                                  <w:del w:id="493" w:author="Ian Stevenson [2]" w:date="2021-01-22T15:48:00Z">
                                    <w:rPr>
                                      <w:rFonts w:ascii="Cambria Math" w:hAnsi="Cambria Math"/>
                                    </w:rPr>
                                    <m:t>x</m:t>
                                  </w:del>
                                </m:r>
                              </m:e>
                              <m:sub>
                                <m:r>
                                  <w:del w:id="494" w:author="Ian Stevenson [2]" w:date="2021-01-22T15:48:00Z">
                                    <w:rPr>
                                      <w:rFonts w:ascii="Cambria Math" w:hAnsi="Cambria Math"/>
                                    </w:rPr>
                                    <m:t>k</m:t>
                                  </w:del>
                                </m:r>
                              </m:sub>
                              <m:sup>
                                <m:r>
                                  <w:del w:id="495" w:author="Ian Stevenson [2]" w:date="2021-01-22T15:48:00Z">
                                    <w:rPr>
                                      <w:rFonts w:ascii="Cambria Math" w:hAnsi="Cambria Math"/>
                                    </w:rPr>
                                    <m:t>(1)</m:t>
                                  </w:del>
                                </m:r>
                              </m:sup>
                            </m:sSubSup>
                            <m:r>
                              <w:del w:id="496" w:author="Ian Stevenson [2]" w:date="2021-01-22T15:48:00Z">
                                <w:rPr>
                                  <w:rFonts w:ascii="Cambria Math" w:hAnsi="Cambria Math"/>
                                </w:rPr>
                                <m:t>,…,</m:t>
                              </w:del>
                            </m:r>
                            <m:sSubSup>
                              <m:sSubSupPr>
                                <m:ctrlPr>
                                  <w:del w:id="497" w:author="Ian Stevenson [2]" w:date="2021-01-22T15:48:00Z">
                                    <w:rPr>
                                      <w:rFonts w:ascii="Cambria Math" w:hAnsi="Cambria Math"/>
                                      <w:i/>
                                    </w:rPr>
                                  </w:del>
                                </m:ctrlPr>
                              </m:sSubSupPr>
                              <m:e>
                                <m:r>
                                  <w:del w:id="498" w:author="Ian Stevenson [2]" w:date="2021-01-22T15:48:00Z">
                                    <w:rPr>
                                      <w:rFonts w:ascii="Cambria Math" w:hAnsi="Cambria Math"/>
                                    </w:rPr>
                                    <m:t>w</m:t>
                                  </w:del>
                                </m:r>
                              </m:e>
                              <m:sub>
                                <m:r>
                                  <w:del w:id="499" w:author="Ian Stevenson [2]" w:date="2021-01-22T15:48:00Z">
                                    <w:rPr>
                                      <w:rFonts w:ascii="Cambria Math" w:hAnsi="Cambria Math"/>
                                    </w:rPr>
                                    <m:t>S,k</m:t>
                                  </w:del>
                                </m:r>
                              </m:sub>
                              <m:sup>
                                <m:r>
                                  <w:del w:id="500" w:author="Ian Stevenson [2]" w:date="2021-01-22T15:48:00Z">
                                    <w:rPr>
                                      <w:rFonts w:ascii="Cambria Math" w:hAnsi="Cambria Math"/>
                                    </w:rPr>
                                    <m:t>(C)</m:t>
                                  </w:del>
                                </m:r>
                              </m:sup>
                            </m:sSubSup>
                            <m:sSubSup>
                              <m:sSubSupPr>
                                <m:ctrlPr>
                                  <w:del w:id="501" w:author="Ian Stevenson [2]" w:date="2021-01-22T15:48:00Z">
                                    <w:rPr>
                                      <w:rFonts w:ascii="Cambria Math" w:hAnsi="Cambria Math"/>
                                      <w:i/>
                                    </w:rPr>
                                  </w:del>
                                </m:ctrlPr>
                              </m:sSubSupPr>
                              <m:e>
                                <m:r>
                                  <w:del w:id="502" w:author="Ian Stevenson [2]" w:date="2021-01-22T15:48:00Z">
                                    <w:rPr>
                                      <w:rFonts w:ascii="Cambria Math" w:hAnsi="Cambria Math"/>
                                    </w:rPr>
                                    <m:t>x</m:t>
                                  </w:del>
                                </m:r>
                              </m:e>
                              <m:sub>
                                <m:r>
                                  <w:del w:id="503" w:author="Ian Stevenson [2]" w:date="2021-01-22T15:48:00Z">
                                    <w:rPr>
                                      <w:rFonts w:ascii="Cambria Math" w:hAnsi="Cambria Math"/>
                                    </w:rPr>
                                    <m:t>k</m:t>
                                  </w:del>
                                </m:r>
                              </m:sub>
                              <m:sup>
                                <m:r>
                                  <w:del w:id="504" w:author="Ian Stevenson [2]" w:date="2021-01-22T15:48:00Z">
                                    <w:rPr>
                                      <w:rFonts w:ascii="Cambria Math" w:hAnsi="Cambria Math"/>
                                    </w:rPr>
                                    <m:t>(C)</m:t>
                                  </w:del>
                                </m:r>
                              </m:sup>
                            </m:sSubSup>
                            <m:r>
                              <w:del w:id="505" w:author="Ian Stevenson [2]" w:date="2021-01-22T15:48:00Z">
                                <w:rPr>
                                  <w:rFonts w:ascii="Cambria Math" w:hAnsi="Cambria Math"/>
                                </w:rPr>
                                <m:t>]</m:t>
                              </w:del>
                            </m:r>
                          </m:e>
                          <m:sup>
                            <m:r>
                              <w:del w:id="506" w:author="Ian Stevenson [2]" w:date="2021-01-22T15:48:00Z">
                                <w:rPr>
                                  <w:rFonts w:ascii="Cambria Math" w:hAnsi="Cambria Math"/>
                                </w:rPr>
                                <m:t>T</m:t>
                              </w:del>
                            </m:r>
                          </m:sup>
                        </m:sSup>
                      </m:oMath>
                      <w:moveTo w:id="507" w:author="Ganchao Wei" w:date="2020-12-20T14:23:00Z">
                        <w:del w:id="508" w:author="Ian Stevenson [2]" w:date="2021-01-22T15:48:00Z">
                          <w:r w:rsidR="00B42627" w:rsidDel="0057386F">
                            <w:delText xml:space="preserve"> in adaptive smoothing and expanding parameter dimension for STP estimation, the model can be fitted by the same techniques.</w:delText>
                          </w:r>
                        </w:del>
                      </w:moveTo>
                      <w:moveToRangeEnd w:id="367"/>
                      <w:del w:id="509" w:author="Ian Stevenson [2]" w:date="2021-01-22T15:48:00Z">
                        <w:r w:rsidDel="0057386F">
                          <w:delText xml:space="preserve"> </w:delText>
                        </w:r>
                        <w:r w:rsidR="0078474F" w:rsidDel="0057386F">
                          <w:delText xml:space="preserve">Combining information from a population of spiking neurons </w:delText>
                        </w:r>
                        <w:r w:rsidDel="0057386F">
                          <w:delText>could potentially allow for excitability</w:delText>
                        </w:r>
                        <w:r w:rsidR="0078474F" w:rsidDel="0057386F">
                          <w:delText xml:space="preserve"> fluctuations to be estimated</w:delText>
                        </w:r>
                        <w:r w:rsidDel="0057386F">
                          <w:delText xml:space="preserve"> at timescale</w:delText>
                        </w:r>
                        <w:r w:rsidR="0078474F" w:rsidDel="0057386F">
                          <w:delText>s faster than what can be estimated from a single neuron alone</w:delText>
                        </w:r>
                        <w:r w:rsidDel="0057386F">
                          <w:delText>.</w:delText>
                        </w:r>
                      </w:del>
                    </w:moveTo>
                  </w:moveTo>
                </w:moveTo>
              </w:moveTo>
            </w:moveTo>
          </w:moveTo>
        </w:moveTo>
      </w:moveTo>
    </w:p>
    <w:p w14:paraId="65180E93" w14:textId="17748108" w:rsidR="00C660DA" w:rsidDel="0057386F" w:rsidRDefault="00C660DA" w:rsidP="00C660DA">
      <w:pPr>
        <w:jc w:val="both"/>
        <w:rPr>
          <w:del w:id="510" w:author="Ian Stevenson [2]" w:date="2021-01-22T15:48:00Z"/>
        </w:rPr>
      </w:pPr>
      <w:del w:id="511" w:author="Ian Stevenson [2]" w:date="2021-01-22T15:48:00Z">
        <w:r w:rsidDel="0057386F">
          <w:delText>Several alternative statistical and biophysical models were used to describe LTP (e.g. STDP and Ca-based LTP/LTD</w:delText>
        </w:r>
      </w:del>
      <w:ins w:id="512" w:author="Ian Stevenson" w:date="2020-12-29T13:24:00Z">
        <w:del w:id="513" w:author="Ian Stevenson [2]" w:date="2021-01-22T15:48:00Z">
          <w:r w:rsidR="00F67F93" w:rsidDel="0057386F">
            <w:delText xml:space="preserve"> </w:delText>
          </w:r>
        </w:del>
      </w:ins>
      <w:del w:id="514" w:author="Ian Stevenson [2]" w:date="2021-01-22T15:48:00Z">
        <w:r w:rsidDel="0057386F">
          <w:fldChar w:fldCharType="begin" w:fldLock="1"/>
        </w:r>
        <w:r w:rsidR="00134F28" w:rsidDel="0057386F">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delInstrText>
        </w:r>
        <w:r w:rsidDel="0057386F">
          <w:fldChar w:fldCharType="separate"/>
        </w:r>
        <w:r w:rsidR="003E3821" w:rsidRPr="003E3821" w:rsidDel="0057386F">
          <w:rPr>
            <w:noProof/>
          </w:rPr>
          <w:delText>(Graupner &amp; Brunel, 2012)</w:delText>
        </w:r>
        <w:r w:rsidDel="0057386F">
          <w:fldChar w:fldCharType="end"/>
        </w:r>
        <w:r w:rsidDel="0057386F">
          <w:delText>) and STP (e.g. TM</w:delText>
        </w:r>
      </w:del>
      <w:ins w:id="515" w:author="Ian Stevenson" w:date="2020-12-29T13:24:00Z">
        <w:del w:id="516" w:author="Ian Stevenson [2]" w:date="2021-01-22T15:48:00Z">
          <w:r w:rsidR="00F67F93" w:rsidDel="0057386F">
            <w:delText xml:space="preserve"> </w:delText>
          </w:r>
        </w:del>
      </w:ins>
      <w:del w:id="517" w:author="Ian Stevenson [2]" w:date="2021-01-22T15:48:00Z">
        <w:r w:rsidDel="0057386F">
          <w:fldChar w:fldCharType="begin" w:fldLock="1"/>
        </w:r>
        <w:r w:rsidR="00134F28" w:rsidDel="0057386F">
          <w:del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delInstrText>
        </w:r>
        <w:r w:rsidDel="0057386F">
          <w:fldChar w:fldCharType="separate"/>
        </w:r>
        <w:r w:rsidR="003E3821" w:rsidRPr="003E3821" w:rsidDel="0057386F">
          <w:rPr>
            <w:noProof/>
          </w:rPr>
          <w:delText>(Costa et al., 2013)</w:delText>
        </w:r>
        <w:r w:rsidDel="0057386F">
          <w:fldChar w:fldCharType="end"/>
        </w:r>
        <w:r w:rsidDel="0057386F">
          <w:delText xml:space="preserve">). </w:delText>
        </w:r>
        <w:r w:rsidR="0077269D" w:rsidDel="0057386F">
          <w:delText>However, the examples here highlight the need for inferring short- and long-timescale effects simultaneously. Ignoring the long-term effects of short-term plasticity or ignoring fluctuations baseline firing can lead to spurious estimates of the synaptic strength.</w:delText>
        </w:r>
        <w:r w:rsidDel="0057386F">
          <w:delText xml:space="preserve"> Also, recent studies</w:delText>
        </w:r>
      </w:del>
      <w:ins w:id="518" w:author="Ian Stevenson" w:date="2020-12-29T13:24:00Z">
        <w:del w:id="519" w:author="Ian Stevenson [2]" w:date="2021-01-22T15:48:00Z">
          <w:r w:rsidR="00F67F93" w:rsidDel="0057386F">
            <w:delText xml:space="preserve"> </w:delText>
          </w:r>
        </w:del>
      </w:ins>
      <w:ins w:id="520" w:author="Ganchao Wei" w:date="2020-12-20T13:57:00Z">
        <w:del w:id="521" w:author="Ian Stevenson [2]" w:date="2021-01-22T15:48:00Z">
          <w:r w:rsidR="001F4C94" w:rsidDel="0057386F">
            <w:fldChar w:fldCharType="begin" w:fldLock="1"/>
          </w:r>
        </w:del>
      </w:ins>
      <w:del w:id="522" w:author="Ian Stevenson [2]" w:date="2021-01-22T15:48:00Z">
        <w:r w:rsidR="00134F28" w:rsidDel="0057386F">
          <w:del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delInstrText>
        </w:r>
        <w:r w:rsidR="001F4C94" w:rsidDel="0057386F">
          <w:fldChar w:fldCharType="separate"/>
        </w:r>
        <w:r w:rsidR="003E3821" w:rsidRPr="003E3821" w:rsidDel="0057386F">
          <w:rPr>
            <w:noProof/>
          </w:rPr>
          <w:delText>(Deperrois &amp; Graupner, 2020)</w:delText>
        </w:r>
      </w:del>
      <w:ins w:id="523" w:author="Ganchao Wei" w:date="2020-12-20T13:57:00Z">
        <w:del w:id="524" w:author="Ian Stevenson [2]" w:date="2021-01-22T15:48:00Z">
          <w:r w:rsidR="001F4C94" w:rsidDel="0057386F">
            <w:fldChar w:fldCharType="end"/>
          </w:r>
        </w:del>
      </w:ins>
      <w:del w:id="525" w:author="Ian Stevenson [2]" w:date="2021-01-22T15:48:00Z">
        <w:r w:rsidDel="0057386F">
          <w:delText xml:space="preserve"> show that </w:delText>
        </w:r>
      </w:del>
      <w:ins w:id="526" w:author="Ganchao Wei" w:date="2020-12-20T13:54:00Z">
        <w:del w:id="527" w:author="Ian Stevenson [2]" w:date="2021-01-22T15:48:00Z">
          <w:r w:rsidR="001F4C94" w:rsidDel="0057386F">
            <w:delText>short-term</w:delText>
          </w:r>
        </w:del>
      </w:ins>
      <w:del w:id="528" w:author="Ian Stevenson [2]" w:date="2021-01-22T15:48:00Z">
        <w:r w:rsidR="000D3232" w:rsidDel="0057386F">
          <w:delText>STP</w:delText>
        </w:r>
        <w:r w:rsidRPr="00C660DA" w:rsidDel="0057386F">
          <w:delText xml:space="preserve"> and </w:delText>
        </w:r>
      </w:del>
      <w:ins w:id="529" w:author="Ganchao Wei" w:date="2020-12-20T13:54:00Z">
        <w:del w:id="530" w:author="Ian Stevenson [2]" w:date="2021-01-22T15:48:00Z">
          <w:r w:rsidR="001F4C94" w:rsidDel="0057386F">
            <w:delText>long-term synaptic weight</w:delText>
          </w:r>
        </w:del>
      </w:ins>
      <w:del w:id="531" w:author="Ian Stevenson [2]" w:date="2021-01-22T15:48:00Z">
        <w:r w:rsidR="000D3232" w:rsidDel="0057386F">
          <w:delText>LTP can</w:delText>
        </w:r>
        <w:r w:rsidRPr="00C660DA" w:rsidDel="0057386F">
          <w:delText xml:space="preserve"> together tune sensitive range of synaptic plasticity</w:delText>
        </w:r>
        <w:r w:rsidR="000D3232" w:rsidDel="0057386F">
          <w:delText xml:space="preserve">, and this suggest the necessity for considering effects in different timescale at the same time.  </w:delText>
        </w:r>
      </w:del>
    </w:p>
    <w:p w14:paraId="4D2A6ECD" w14:textId="3CB63C2C" w:rsidR="00C575EE" w:rsidRPr="006E55BF" w:rsidDel="0057386F" w:rsidRDefault="000D3232" w:rsidP="000C7168">
      <w:pPr>
        <w:jc w:val="both"/>
        <w:rPr>
          <w:del w:id="532" w:author="Ian Stevenson [2]" w:date="2021-01-22T15:48:00Z"/>
        </w:rPr>
      </w:pPr>
      <w:del w:id="533" w:author="Ian Stevenson [2]" w:date="2021-01-22T15:48:00Z">
        <w:r w:rsidDel="0057386F">
          <w:delTex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delText>
        </w:r>
      </w:del>
      <w:ins w:id="534" w:author="Ian Stevenson" w:date="2020-12-29T13:24:00Z">
        <w:del w:id="535" w:author="Ian Stevenson [2]" w:date="2021-01-22T15:48:00Z">
          <w:r w:rsidR="00F67F93" w:rsidDel="0057386F">
            <w:delText xml:space="preserve"> </w:delText>
          </w:r>
        </w:del>
      </w:ins>
      <w:del w:id="536" w:author="Ian Stevenson [2]" w:date="2021-01-22T15:48:00Z">
        <w:r w:rsidDel="0057386F">
          <w:fldChar w:fldCharType="begin" w:fldLock="1"/>
        </w:r>
        <w:r w:rsidR="00790E60" w:rsidDel="0057386F">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16f1d5fe-e073-489c-9881-7b5e8a501883"]}],"mendeley":{"formattedCitation":"(Graupner &amp; Brunel, 2012)","plainTextFormattedCitation":"(Graupner &amp; Brunel, 2012)","previouslyFormattedCitation":"(Graupner &amp; Brunel, 2012)"},"properties":{"noteIndex":0},"schema":"https://github.com/citation-style-language/schema/raw/master/csl-citation.json"}</w:delInstrText>
        </w:r>
        <w:r w:rsidDel="0057386F">
          <w:fldChar w:fldCharType="separate"/>
        </w:r>
        <w:r w:rsidR="003E3821" w:rsidRPr="003E3821" w:rsidDel="0057386F">
          <w:rPr>
            <w:noProof/>
          </w:rPr>
          <w:delText>(Graupner &amp; Brunel, 2012)</w:delText>
        </w:r>
        <w:r w:rsidDel="0057386F">
          <w:fldChar w:fldCharType="end"/>
        </w:r>
        <w:r w:rsidDel="0057386F">
          <w:delText>, to make a more detailed inference.</w:delText>
        </w:r>
        <w:r w:rsidR="00172B48" w:rsidDel="0057386F">
          <w:delText xml:space="preserve"> Extends static models of coupling between neurons.</w:delText>
        </w:r>
        <w:bookmarkEnd w:id="348"/>
      </w:del>
    </w:p>
    <w:p w14:paraId="1732CFFA" w14:textId="13C7028F" w:rsidR="00C62CFA" w:rsidRDefault="00C62CFA" w:rsidP="00C36F3E">
      <w:pPr>
        <w:pStyle w:val="Heading1"/>
        <w:jc w:val="both"/>
      </w:pPr>
      <w:r>
        <w:t>Acknowledgements</w:t>
      </w:r>
    </w:p>
    <w:p w14:paraId="678D87AF" w14:textId="5F0DB43C" w:rsidR="00141343" w:rsidDel="00F67F93" w:rsidRDefault="00C62CFA">
      <w:pPr>
        <w:rPr>
          <w:del w:id="537" w:author="Ian Stevenson" w:date="2020-12-29T13:23:00Z"/>
        </w:rPr>
      </w:pPr>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BC842C1" w14:textId="77777777" w:rsidR="00141343" w:rsidRDefault="00141343">
      <w:del w:id="538" w:author="Ian Stevenson" w:date="2020-12-29T13:23:00Z">
        <w:r w:rsidDel="00F67F93">
          <w:br w:type="page"/>
        </w:r>
      </w:del>
    </w:p>
    <w:p w14:paraId="2541A84C" w14:textId="77777777" w:rsidR="00F67F93" w:rsidRDefault="00F67F93">
      <w:pPr>
        <w:rPr>
          <w:ins w:id="539" w:author="Ian Stevenson" w:date="2020-12-29T13:24:00Z"/>
          <w:rFonts w:ascii="Open Sans SemiBold" w:eastAsiaTheme="majorEastAsia" w:hAnsi="Open Sans SemiBold" w:cstheme="majorBidi"/>
          <w:color w:val="262626" w:themeColor="text1" w:themeTint="D9"/>
          <w:sz w:val="32"/>
          <w:szCs w:val="32"/>
        </w:rPr>
      </w:pPr>
      <w:ins w:id="540" w:author="Ian Stevenson" w:date="2020-12-29T13:24:00Z">
        <w:r>
          <w:br w:type="page"/>
        </w:r>
      </w:ins>
    </w:p>
    <w:p w14:paraId="4AADA382" w14:textId="4B29FFA8" w:rsidR="00C36F3E" w:rsidRPr="00C36F3E" w:rsidRDefault="000361CA" w:rsidP="00C36F3E">
      <w:pPr>
        <w:pStyle w:val="Heading1"/>
        <w:jc w:val="both"/>
      </w:pPr>
      <w:r>
        <w:lastRenderedPageBreak/>
        <w:t>References</w:t>
      </w:r>
    </w:p>
    <w:p w14:paraId="4853C680" w14:textId="69D93453" w:rsidR="007507BD" w:rsidRPr="007507BD" w:rsidRDefault="00510B75" w:rsidP="007507BD">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7507BD" w:rsidRPr="007507BD">
        <w:rPr>
          <w:rFonts w:cs="Open Sans"/>
          <w:noProof/>
          <w:szCs w:val="24"/>
        </w:rPr>
        <w:t xml:space="preserve">Abbott, L. F., &amp; Nelson, S. B. (2000). Synaptic plasticity: taming the beast. </w:t>
      </w:r>
      <w:r w:rsidR="007507BD" w:rsidRPr="007507BD">
        <w:rPr>
          <w:rFonts w:cs="Open Sans"/>
          <w:i/>
          <w:iCs/>
          <w:noProof/>
          <w:szCs w:val="24"/>
        </w:rPr>
        <w:t>Nature Neuroscience</w:t>
      </w:r>
      <w:r w:rsidR="007507BD" w:rsidRPr="007507BD">
        <w:rPr>
          <w:rFonts w:cs="Open Sans"/>
          <w:noProof/>
          <w:szCs w:val="24"/>
        </w:rPr>
        <w:t xml:space="preserve">, </w:t>
      </w:r>
      <w:r w:rsidR="007507BD" w:rsidRPr="007507BD">
        <w:rPr>
          <w:rFonts w:cs="Open Sans"/>
          <w:i/>
          <w:iCs/>
          <w:noProof/>
          <w:szCs w:val="24"/>
        </w:rPr>
        <w:t>3</w:t>
      </w:r>
      <w:r w:rsidR="007507BD" w:rsidRPr="007507BD">
        <w:rPr>
          <w:rFonts w:cs="Open Sans"/>
          <w:noProof/>
          <w:szCs w:val="24"/>
        </w:rPr>
        <w:t>, 1178–1183.</w:t>
      </w:r>
    </w:p>
    <w:p w14:paraId="50F2E8ED"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Amarasingham, A., Geman, S., &amp; Harrison, M. T. (2015). Ambiguity and nonidentifiability in the statistical analysis of neural codes. </w:t>
      </w:r>
      <w:r w:rsidRPr="007507BD">
        <w:rPr>
          <w:rFonts w:cs="Open Sans"/>
          <w:i/>
          <w:iCs/>
          <w:noProof/>
          <w:szCs w:val="24"/>
        </w:rPr>
        <w:t>Proceedings of the National Academy of Sciences</w:t>
      </w:r>
      <w:r w:rsidRPr="007507BD">
        <w:rPr>
          <w:rFonts w:cs="Open Sans"/>
          <w:noProof/>
          <w:szCs w:val="24"/>
        </w:rPr>
        <w:t xml:space="preserve">, </w:t>
      </w:r>
      <w:r w:rsidRPr="007507BD">
        <w:rPr>
          <w:rFonts w:cs="Open Sans"/>
          <w:i/>
          <w:iCs/>
          <w:noProof/>
          <w:szCs w:val="24"/>
        </w:rPr>
        <w:t>112</w:t>
      </w:r>
      <w:r w:rsidRPr="007507BD">
        <w:rPr>
          <w:rFonts w:cs="Open Sans"/>
          <w:noProof/>
          <w:szCs w:val="24"/>
        </w:rPr>
        <w:t>(20), 6455–6460. https://doi.org/10.1073/PNAS.1506400112</w:t>
      </w:r>
    </w:p>
    <w:p w14:paraId="11DEB06E"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7507BD">
        <w:rPr>
          <w:rFonts w:cs="Open Sans"/>
          <w:i/>
          <w:iCs/>
          <w:noProof/>
          <w:szCs w:val="24"/>
        </w:rPr>
        <w:t>Sādhanā</w:t>
      </w:r>
      <w:r w:rsidRPr="007507BD">
        <w:rPr>
          <w:rFonts w:cs="Open Sans"/>
          <w:noProof/>
          <w:szCs w:val="24"/>
        </w:rPr>
        <w:t xml:space="preserve">, </w:t>
      </w:r>
      <w:r w:rsidRPr="007507BD">
        <w:rPr>
          <w:rFonts w:cs="Open Sans"/>
          <w:i/>
          <w:iCs/>
          <w:noProof/>
          <w:szCs w:val="24"/>
        </w:rPr>
        <w:t>41</w:t>
      </w:r>
      <w:r w:rsidRPr="007507BD">
        <w:rPr>
          <w:rFonts w:cs="Open Sans"/>
          <w:noProof/>
          <w:szCs w:val="24"/>
        </w:rPr>
        <w:t>(12), 1473–1490. https://doi.org/10.1007/s12046-016-0562-z</w:t>
      </w:r>
    </w:p>
    <w:p w14:paraId="272327C1"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7507BD">
        <w:rPr>
          <w:rFonts w:cs="Open Sans"/>
          <w:i/>
          <w:iCs/>
          <w:noProof/>
          <w:szCs w:val="24"/>
        </w:rPr>
        <w:t>Journal of Neurophysiology</w:t>
      </w:r>
      <w:r w:rsidRPr="007507BD">
        <w:rPr>
          <w:rFonts w:cs="Open Sans"/>
          <w:noProof/>
          <w:szCs w:val="24"/>
        </w:rPr>
        <w:t xml:space="preserve">, </w:t>
      </w:r>
      <w:r w:rsidRPr="007507BD">
        <w:rPr>
          <w:rFonts w:cs="Open Sans"/>
          <w:i/>
          <w:iCs/>
          <w:noProof/>
          <w:szCs w:val="24"/>
        </w:rPr>
        <w:t>92</w:t>
      </w:r>
      <w:r w:rsidRPr="007507BD">
        <w:rPr>
          <w:rFonts w:cs="Open Sans"/>
          <w:noProof/>
          <w:szCs w:val="24"/>
        </w:rPr>
        <w:t>(1), 600–608. https://doi.org/10.1152/jn.01170.2003</w:t>
      </w:r>
    </w:p>
    <w:p w14:paraId="0AB8EF02"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Brillinger, D R. (1988). Maximum likelihood analysis of spike trains of interacting nerve cells. </w:t>
      </w:r>
      <w:r w:rsidRPr="007507BD">
        <w:rPr>
          <w:rFonts w:cs="Open Sans"/>
          <w:i/>
          <w:iCs/>
          <w:noProof/>
          <w:szCs w:val="24"/>
        </w:rPr>
        <w:t>Biological Cybernetics</w:t>
      </w:r>
      <w:r w:rsidRPr="007507BD">
        <w:rPr>
          <w:rFonts w:cs="Open Sans"/>
          <w:noProof/>
          <w:szCs w:val="24"/>
        </w:rPr>
        <w:t xml:space="preserve">, </w:t>
      </w:r>
      <w:r w:rsidRPr="007507BD">
        <w:rPr>
          <w:rFonts w:cs="Open Sans"/>
          <w:i/>
          <w:iCs/>
          <w:noProof/>
          <w:szCs w:val="24"/>
        </w:rPr>
        <w:t>59</w:t>
      </w:r>
      <w:r w:rsidRPr="007507BD">
        <w:rPr>
          <w:rFonts w:cs="Open Sans"/>
          <w:noProof/>
          <w:szCs w:val="24"/>
        </w:rPr>
        <w:t>(3), 189–200.</w:t>
      </w:r>
    </w:p>
    <w:p w14:paraId="73B5D5AC"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Brillinger, David R. (1992). Nerve Cell Spike Train Data Analysis: A Progression of Technique. </w:t>
      </w:r>
      <w:r w:rsidRPr="007507BD">
        <w:rPr>
          <w:rFonts w:cs="Open Sans"/>
          <w:i/>
          <w:iCs/>
          <w:noProof/>
          <w:szCs w:val="24"/>
        </w:rPr>
        <w:t>Journal of the American Statistical Association</w:t>
      </w:r>
      <w:r w:rsidRPr="007507BD">
        <w:rPr>
          <w:rFonts w:cs="Open Sans"/>
          <w:noProof/>
          <w:szCs w:val="24"/>
        </w:rPr>
        <w:t>. https://doi.org/10.2307/2290256</w:t>
      </w:r>
    </w:p>
    <w:p w14:paraId="21D31F4C"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Brown, E. N., Nguyen, D. P., Frank, L. M., Wilson, M. A., &amp; Solo, V. (2001). An analysis of neural receptive field plasticity by point process adaptive filtering. </w:t>
      </w:r>
      <w:r w:rsidRPr="007507BD">
        <w:rPr>
          <w:rFonts w:cs="Open Sans"/>
          <w:i/>
          <w:iCs/>
          <w:noProof/>
          <w:szCs w:val="24"/>
        </w:rPr>
        <w:t>Proceedings of the National Academy of Sciences</w:t>
      </w:r>
      <w:r w:rsidRPr="007507BD">
        <w:rPr>
          <w:rFonts w:cs="Open Sans"/>
          <w:noProof/>
          <w:szCs w:val="24"/>
        </w:rPr>
        <w:t xml:space="preserve">, </w:t>
      </w:r>
      <w:r w:rsidRPr="007507BD">
        <w:rPr>
          <w:rFonts w:cs="Open Sans"/>
          <w:i/>
          <w:iCs/>
          <w:noProof/>
          <w:szCs w:val="24"/>
        </w:rPr>
        <w:t>98</w:t>
      </w:r>
      <w:r w:rsidRPr="007507BD">
        <w:rPr>
          <w:rFonts w:cs="Open Sans"/>
          <w:noProof/>
          <w:szCs w:val="24"/>
        </w:rPr>
        <w:t>(21), 12261–12266. https://doi.org/10.1073/PNAS.201409398</w:t>
      </w:r>
    </w:p>
    <w:p w14:paraId="3B646B2B"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Carandini, M., Horton, J. C., &amp; Sincich, L. C. (2007). Thalamic filtering of retinal spike trains by postsynaptic summation. </w:t>
      </w:r>
      <w:r w:rsidRPr="007507BD">
        <w:rPr>
          <w:rFonts w:cs="Open Sans"/>
          <w:i/>
          <w:iCs/>
          <w:noProof/>
          <w:szCs w:val="24"/>
        </w:rPr>
        <w:t>Journal of Vision</w:t>
      </w:r>
      <w:r w:rsidRPr="007507BD">
        <w:rPr>
          <w:rFonts w:cs="Open Sans"/>
          <w:noProof/>
          <w:szCs w:val="24"/>
        </w:rPr>
        <w:t xml:space="preserve">, </w:t>
      </w:r>
      <w:r w:rsidRPr="007507BD">
        <w:rPr>
          <w:rFonts w:cs="Open Sans"/>
          <w:i/>
          <w:iCs/>
          <w:noProof/>
          <w:szCs w:val="24"/>
        </w:rPr>
        <w:t>7</w:t>
      </w:r>
      <w:r w:rsidRPr="007507BD">
        <w:rPr>
          <w:rFonts w:cs="Open Sans"/>
          <w:noProof/>
          <w:szCs w:val="24"/>
        </w:rPr>
        <w:t>(14), 20. https://doi.org/10.1167/7.14.20</w:t>
      </w:r>
    </w:p>
    <w:p w14:paraId="1670322E"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Chan, R. H. M., Song, D., &amp; Berger, T. W. (2008). Tracking temporal evolution of nonlinear dynamics in hippocampus using time-varying volterra kernels. </w:t>
      </w:r>
      <w:r w:rsidRPr="007507BD">
        <w:rPr>
          <w:rFonts w:cs="Open Sans"/>
          <w:i/>
          <w:iCs/>
          <w:noProof/>
          <w:szCs w:val="24"/>
        </w:rPr>
        <w:t>Conference Proceedings : ... Annual International Conference of the IEEE Engineering in Medicine and Biology Society. IEEE Engineering in Medicine and Biology Society. Conference</w:t>
      </w:r>
      <w:r w:rsidRPr="007507BD">
        <w:rPr>
          <w:rFonts w:cs="Open Sans"/>
          <w:noProof/>
          <w:szCs w:val="24"/>
        </w:rPr>
        <w:t xml:space="preserve">, </w:t>
      </w:r>
      <w:r w:rsidRPr="007507BD">
        <w:rPr>
          <w:rFonts w:cs="Open Sans"/>
          <w:i/>
          <w:iCs/>
          <w:noProof/>
          <w:szCs w:val="24"/>
        </w:rPr>
        <w:t>2008</w:t>
      </w:r>
      <w:r w:rsidRPr="007507BD">
        <w:rPr>
          <w:rFonts w:cs="Open Sans"/>
          <w:noProof/>
          <w:szCs w:val="24"/>
        </w:rPr>
        <w:t>, 4996–4999. https://doi.org/10.1109/IEMBS.2008.4650336</w:t>
      </w:r>
    </w:p>
    <w:p w14:paraId="6941D537"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Costa, R. P., Sjöström, P. J., &amp; van Rossum, M. C. W. (2013). Probabilistic inference of short-term synaptic plasticity in neocortical microcircuits. </w:t>
      </w:r>
      <w:r w:rsidRPr="007507BD">
        <w:rPr>
          <w:rFonts w:cs="Open Sans"/>
          <w:i/>
          <w:iCs/>
          <w:noProof/>
          <w:szCs w:val="24"/>
        </w:rPr>
        <w:t>Frontiers in Computational Neuroscience</w:t>
      </w:r>
      <w:r w:rsidRPr="007507BD">
        <w:rPr>
          <w:rFonts w:cs="Open Sans"/>
          <w:noProof/>
          <w:szCs w:val="24"/>
        </w:rPr>
        <w:t xml:space="preserve">, </w:t>
      </w:r>
      <w:r w:rsidRPr="007507BD">
        <w:rPr>
          <w:rFonts w:cs="Open Sans"/>
          <w:i/>
          <w:iCs/>
          <w:noProof/>
          <w:szCs w:val="24"/>
        </w:rPr>
        <w:t>7</w:t>
      </w:r>
      <w:r w:rsidRPr="007507BD">
        <w:rPr>
          <w:rFonts w:cs="Open Sans"/>
          <w:noProof/>
          <w:szCs w:val="24"/>
        </w:rPr>
        <w:t>(June), 75. https://doi.org/10.3389/fncom.2013.00075</w:t>
      </w:r>
    </w:p>
    <w:p w14:paraId="1D9D9C43"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Csicsvari, J., Hirase, H., Czurko, A., &amp; Buzsáki, G. (1998). Reliability and state dependence of pyramidal cell-interneuron synapses in the hippocampus: An ensemble approach in the behaving rat. </w:t>
      </w:r>
      <w:r w:rsidRPr="007507BD">
        <w:rPr>
          <w:rFonts w:cs="Open Sans"/>
          <w:i/>
          <w:iCs/>
          <w:noProof/>
          <w:szCs w:val="24"/>
        </w:rPr>
        <w:t>Neuron</w:t>
      </w:r>
      <w:r w:rsidRPr="007507BD">
        <w:rPr>
          <w:rFonts w:cs="Open Sans"/>
          <w:noProof/>
          <w:szCs w:val="24"/>
        </w:rPr>
        <w:t xml:space="preserve">, </w:t>
      </w:r>
      <w:r w:rsidRPr="007507BD">
        <w:rPr>
          <w:rFonts w:cs="Open Sans"/>
          <w:i/>
          <w:iCs/>
          <w:noProof/>
          <w:szCs w:val="24"/>
        </w:rPr>
        <w:t>21</w:t>
      </w:r>
      <w:r w:rsidRPr="007507BD">
        <w:rPr>
          <w:rFonts w:cs="Open Sans"/>
          <w:noProof/>
          <w:szCs w:val="24"/>
        </w:rPr>
        <w:t>(1), 179–189. https://doi.org/10.1016/S0896-6273(00)80525-5</w:t>
      </w:r>
    </w:p>
    <w:p w14:paraId="428084CA"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Deperrois, N., &amp; Graupner, M. (2020). Short-term depression and long-term plasticity together tune sensitive range of synaptic plasticity. </w:t>
      </w:r>
      <w:r w:rsidRPr="007507BD">
        <w:rPr>
          <w:rFonts w:cs="Open Sans"/>
          <w:i/>
          <w:iCs/>
          <w:noProof/>
          <w:szCs w:val="24"/>
        </w:rPr>
        <w:t>PLOS Computational Biology</w:t>
      </w:r>
      <w:r w:rsidRPr="007507BD">
        <w:rPr>
          <w:rFonts w:cs="Open Sans"/>
          <w:noProof/>
          <w:szCs w:val="24"/>
        </w:rPr>
        <w:t xml:space="preserve">, </w:t>
      </w:r>
      <w:r w:rsidRPr="007507BD">
        <w:rPr>
          <w:rFonts w:cs="Open Sans"/>
          <w:i/>
          <w:iCs/>
          <w:noProof/>
          <w:szCs w:val="24"/>
        </w:rPr>
        <w:t>16</w:t>
      </w:r>
      <w:r w:rsidRPr="007507BD">
        <w:rPr>
          <w:rFonts w:cs="Open Sans"/>
          <w:noProof/>
          <w:szCs w:val="24"/>
        </w:rPr>
        <w:t>(9), 1–25. https://doi.org/10.1371/journal.pcbi.1008265</w:t>
      </w:r>
    </w:p>
    <w:p w14:paraId="57731A0A"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Du, Y., &amp; Varadhan, R. (2020). SQUAREM: An R Package for Off-the-Shelf Acceleration of </w:t>
      </w:r>
      <w:r w:rsidRPr="007507BD">
        <w:rPr>
          <w:rFonts w:cs="Open Sans"/>
          <w:noProof/>
          <w:szCs w:val="24"/>
        </w:rPr>
        <w:lastRenderedPageBreak/>
        <w:t xml:space="preserve">EM, MM and Other EM-Like Monotone Algorithms. </w:t>
      </w:r>
      <w:r w:rsidRPr="007507BD">
        <w:rPr>
          <w:rFonts w:cs="Open Sans"/>
          <w:i/>
          <w:iCs/>
          <w:noProof/>
          <w:szCs w:val="24"/>
        </w:rPr>
        <w:t xml:space="preserve">Journal of Statistical Software; Vol 1, Issue 7 (2020)  </w:t>
      </w:r>
      <w:r w:rsidRPr="007507BD">
        <w:rPr>
          <w:rFonts w:cs="Open Sans"/>
          <w:noProof/>
          <w:szCs w:val="24"/>
        </w:rPr>
        <w:t>. https://doi.org/10.18637/jss.v092.i07</w:t>
      </w:r>
    </w:p>
    <w:p w14:paraId="75BAD79B"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Eden, U. T., Frank, L. M., Barbieri, R., Solo, V., &amp; Brown, E. N. (2004). Dynamic analysis of neural encoding by point process adaptive filtering. </w:t>
      </w:r>
      <w:r w:rsidRPr="007507BD">
        <w:rPr>
          <w:rFonts w:cs="Open Sans"/>
          <w:i/>
          <w:iCs/>
          <w:noProof/>
          <w:szCs w:val="24"/>
        </w:rPr>
        <w:t>Neural Computation</w:t>
      </w:r>
      <w:r w:rsidRPr="007507BD">
        <w:rPr>
          <w:rFonts w:cs="Open Sans"/>
          <w:noProof/>
          <w:szCs w:val="24"/>
        </w:rPr>
        <w:t xml:space="preserve">, </w:t>
      </w:r>
      <w:r w:rsidRPr="007507BD">
        <w:rPr>
          <w:rFonts w:cs="Open Sans"/>
          <w:i/>
          <w:iCs/>
          <w:noProof/>
          <w:szCs w:val="24"/>
        </w:rPr>
        <w:t>16</w:t>
      </w:r>
      <w:r w:rsidRPr="007507BD">
        <w:rPr>
          <w:rFonts w:cs="Open Sans"/>
          <w:noProof/>
          <w:szCs w:val="24"/>
        </w:rPr>
        <w:t>(5), 971–998. https://doi.org/10.1162/089976604773135069</w:t>
      </w:r>
    </w:p>
    <w:p w14:paraId="1BEE5DAE"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English, D. F., McKenzie, S., Evans, T., Kim, K., Yoon, E., &amp; Buzsáki, G. (2017a). Pyramidal Cell-Interneuron Circuit Architecture and Dynamics in Hippocampal Networks. </w:t>
      </w:r>
      <w:r w:rsidRPr="007507BD">
        <w:rPr>
          <w:rFonts w:cs="Open Sans"/>
          <w:i/>
          <w:iCs/>
          <w:noProof/>
          <w:szCs w:val="24"/>
        </w:rPr>
        <w:t>Neuron</w:t>
      </w:r>
      <w:r w:rsidRPr="007507BD">
        <w:rPr>
          <w:rFonts w:cs="Open Sans"/>
          <w:noProof/>
          <w:szCs w:val="24"/>
        </w:rPr>
        <w:t xml:space="preserve">, </w:t>
      </w:r>
      <w:r w:rsidRPr="007507BD">
        <w:rPr>
          <w:rFonts w:cs="Open Sans"/>
          <w:i/>
          <w:iCs/>
          <w:noProof/>
          <w:szCs w:val="24"/>
        </w:rPr>
        <w:t>96</w:t>
      </w:r>
      <w:r w:rsidRPr="007507BD">
        <w:rPr>
          <w:rFonts w:cs="Open Sans"/>
          <w:noProof/>
          <w:szCs w:val="24"/>
        </w:rPr>
        <w:t>(2), 505–520. https://doi.org/10.1016/j.neuron.2017.09.033</w:t>
      </w:r>
    </w:p>
    <w:p w14:paraId="228CA62B"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English, D. F., McKenzie, S., Evans, T., Kim, K., Yoon, E., &amp; Buzsáki, G. (2017b). Pyramidal Cell-Interneuron Circuit Architecture and Dynamics in Hippocampal Networks. </w:t>
      </w:r>
      <w:r w:rsidRPr="007507BD">
        <w:rPr>
          <w:rFonts w:cs="Open Sans"/>
          <w:i/>
          <w:iCs/>
          <w:noProof/>
          <w:szCs w:val="24"/>
        </w:rPr>
        <w:t>Neuron</w:t>
      </w:r>
      <w:r w:rsidRPr="007507BD">
        <w:rPr>
          <w:rFonts w:cs="Open Sans"/>
          <w:noProof/>
          <w:szCs w:val="24"/>
        </w:rPr>
        <w:t xml:space="preserve">, </w:t>
      </w:r>
      <w:r w:rsidRPr="007507BD">
        <w:rPr>
          <w:rFonts w:cs="Open Sans"/>
          <w:i/>
          <w:iCs/>
          <w:noProof/>
          <w:szCs w:val="24"/>
        </w:rPr>
        <w:t>96</w:t>
      </w:r>
      <w:r w:rsidRPr="007507BD">
        <w:rPr>
          <w:rFonts w:cs="Open Sans"/>
          <w:noProof/>
          <w:szCs w:val="24"/>
        </w:rPr>
        <w:t>(2), 505-520.e7. https://doi.org/10.1016/j.neuron.2017.09.033</w:t>
      </w:r>
    </w:p>
    <w:p w14:paraId="08CF7DD1"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Fetz, E., Toyama, K., &amp; Smith, W. (1991). Synaptic interactions between cortical neurons. In A. Peters &amp; E. G. Jones (Eds.), </w:t>
      </w:r>
      <w:r w:rsidRPr="007507BD">
        <w:rPr>
          <w:rFonts w:cs="Open Sans"/>
          <w:i/>
          <w:iCs/>
          <w:noProof/>
          <w:szCs w:val="24"/>
        </w:rPr>
        <w:t>Normal and Altered States of Function. Cerebral cortex</w:t>
      </w:r>
      <w:r w:rsidRPr="007507BD">
        <w:rPr>
          <w:rFonts w:cs="Open Sans"/>
          <w:noProof/>
          <w:szCs w:val="24"/>
        </w:rPr>
        <w:t xml:space="preserve"> (Vol. 9, pp. 1–47). Springer.</w:t>
      </w:r>
    </w:p>
    <w:p w14:paraId="1B1A6543"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Fujisawa, S., Amarasingham, A., Harrison, M. T., &amp; Buzsáki, G. (2008). Behavior-dependent short-term assembly dynamics in the medial prefrontal cortex. </w:t>
      </w:r>
      <w:r w:rsidRPr="007507BD">
        <w:rPr>
          <w:rFonts w:cs="Open Sans"/>
          <w:i/>
          <w:iCs/>
          <w:noProof/>
          <w:szCs w:val="24"/>
        </w:rPr>
        <w:t>Nature Neuroscience</w:t>
      </w:r>
      <w:r w:rsidRPr="007507BD">
        <w:rPr>
          <w:rFonts w:cs="Open Sans"/>
          <w:noProof/>
          <w:szCs w:val="24"/>
        </w:rPr>
        <w:t xml:space="preserve">, </w:t>
      </w:r>
      <w:r w:rsidRPr="007507BD">
        <w:rPr>
          <w:rFonts w:cs="Open Sans"/>
          <w:i/>
          <w:iCs/>
          <w:noProof/>
          <w:szCs w:val="24"/>
        </w:rPr>
        <w:t>11</w:t>
      </w:r>
      <w:r w:rsidRPr="007507BD">
        <w:rPr>
          <w:rFonts w:cs="Open Sans"/>
          <w:noProof/>
          <w:szCs w:val="24"/>
        </w:rPr>
        <w:t>(7), 823–833. https://doi.org/10.1038/nn.2134</w:t>
      </w:r>
    </w:p>
    <w:p w14:paraId="5EAB86DE"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Gao, Y., Buesing, L., Shenoy, K. V, &amp; Cunningham, J. P. (2015). High-dimensional neural spike train analysis with generalized count linear dynamical systems. </w:t>
      </w:r>
      <w:r w:rsidRPr="007507BD">
        <w:rPr>
          <w:rFonts w:cs="Open Sans"/>
          <w:i/>
          <w:iCs/>
          <w:noProof/>
          <w:szCs w:val="24"/>
        </w:rPr>
        <w:t>NIPS</w:t>
      </w:r>
      <w:r w:rsidRPr="007507BD">
        <w:rPr>
          <w:rFonts w:cs="Open Sans"/>
          <w:noProof/>
          <w:szCs w:val="24"/>
        </w:rPr>
        <w:t>.</w:t>
      </w:r>
    </w:p>
    <w:p w14:paraId="7561D015"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Ghanbari, A., Malyshev, A., Volgushev, M., &amp; Stevenson, I. H. I. H. (2017). </w:t>
      </w:r>
      <w:r w:rsidRPr="007507BD">
        <w:rPr>
          <w:rFonts w:cs="Open Sans"/>
          <w:i/>
          <w:iCs/>
          <w:noProof/>
          <w:szCs w:val="24"/>
        </w:rPr>
        <w:t>Estimating short-term synaptic plasticity from pre- and postsynaptic spiking</w:t>
      </w:r>
      <w:r w:rsidRPr="007507BD">
        <w:rPr>
          <w:rFonts w:cs="Open Sans"/>
          <w:noProof/>
          <w:szCs w:val="24"/>
        </w:rPr>
        <w:t xml:space="preserve">. </w:t>
      </w:r>
      <w:r w:rsidRPr="007507BD">
        <w:rPr>
          <w:rFonts w:cs="Open Sans"/>
          <w:i/>
          <w:iCs/>
          <w:noProof/>
          <w:szCs w:val="24"/>
        </w:rPr>
        <w:t>13</w:t>
      </w:r>
      <w:r w:rsidRPr="007507BD">
        <w:rPr>
          <w:rFonts w:cs="Open Sans"/>
          <w:noProof/>
          <w:szCs w:val="24"/>
        </w:rPr>
        <w:t>(9), e1005738. https://doi.org/10.1371/journal.pcbi.1005738</w:t>
      </w:r>
    </w:p>
    <w:p w14:paraId="4478A2E0"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Ghanbari, A., Ren, N., Keine, C., Stoelzel, C., Englitz, B., Swadlow, H. A., &amp; Stevenson, I. H. (2020). Modeling the Short-Term Dynamics of in Vivo Excitatory Spike Transmission. </w:t>
      </w:r>
      <w:r w:rsidRPr="007507BD">
        <w:rPr>
          <w:rFonts w:cs="Open Sans"/>
          <w:i/>
          <w:iCs/>
          <w:noProof/>
          <w:szCs w:val="24"/>
        </w:rPr>
        <w:t>Journal of Neuroscience</w:t>
      </w:r>
      <w:r w:rsidRPr="007507BD">
        <w:rPr>
          <w:rFonts w:cs="Open Sans"/>
          <w:noProof/>
          <w:szCs w:val="24"/>
        </w:rPr>
        <w:t xml:space="preserve">, </w:t>
      </w:r>
      <w:r w:rsidRPr="007507BD">
        <w:rPr>
          <w:rFonts w:cs="Open Sans"/>
          <w:i/>
          <w:iCs/>
          <w:noProof/>
          <w:szCs w:val="24"/>
        </w:rPr>
        <w:t>40</w:t>
      </w:r>
      <w:r w:rsidRPr="007507BD">
        <w:rPr>
          <w:rFonts w:cs="Open Sans"/>
          <w:noProof/>
          <w:szCs w:val="24"/>
        </w:rPr>
        <w:t>(21), 4185–4202. https://doi.org/10.1523/JNEUROSCI.1482-19.2020</w:t>
      </w:r>
    </w:p>
    <w:p w14:paraId="630D3EEB"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Graupner, M., &amp; Brunel, N. (2012). Calcium-based plasticity model explains sensitivity of synaptic changes to spike pattern, rate, and dendritic location. </w:t>
      </w:r>
      <w:r w:rsidRPr="007507BD">
        <w:rPr>
          <w:rFonts w:cs="Open Sans"/>
          <w:i/>
          <w:iCs/>
          <w:noProof/>
          <w:szCs w:val="24"/>
        </w:rPr>
        <w:t>Proceedings of the National Academy of Sciences</w:t>
      </w:r>
      <w:r w:rsidRPr="007507BD">
        <w:rPr>
          <w:rFonts w:cs="Open Sans"/>
          <w:noProof/>
          <w:szCs w:val="24"/>
        </w:rPr>
        <w:t xml:space="preserve">, </w:t>
      </w:r>
      <w:r w:rsidRPr="007507BD">
        <w:rPr>
          <w:rFonts w:cs="Open Sans"/>
          <w:i/>
          <w:iCs/>
          <w:noProof/>
          <w:szCs w:val="24"/>
        </w:rPr>
        <w:t>109</w:t>
      </w:r>
      <w:r w:rsidRPr="007507BD">
        <w:rPr>
          <w:rFonts w:cs="Open Sans"/>
          <w:noProof/>
          <w:szCs w:val="24"/>
        </w:rPr>
        <w:t>(10), 3991–3996. https://doi.org/10.1073/pnas.1109359109</w:t>
      </w:r>
    </w:p>
    <w:p w14:paraId="0E33AB85"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Harris, K. D., Csicsvari, J., Hirase, H., Dragoi, G., &amp; Buzsáki, G. (2003). Organization of cell assemblies in the hippocampus. </w:t>
      </w:r>
      <w:r w:rsidRPr="007507BD">
        <w:rPr>
          <w:rFonts w:cs="Open Sans"/>
          <w:i/>
          <w:iCs/>
          <w:noProof/>
          <w:szCs w:val="24"/>
        </w:rPr>
        <w:t>Nature</w:t>
      </w:r>
      <w:r w:rsidRPr="007507BD">
        <w:rPr>
          <w:rFonts w:cs="Open Sans"/>
          <w:noProof/>
          <w:szCs w:val="24"/>
        </w:rPr>
        <w:t xml:space="preserve">, </w:t>
      </w:r>
      <w:r w:rsidRPr="007507BD">
        <w:rPr>
          <w:rFonts w:cs="Open Sans"/>
          <w:i/>
          <w:iCs/>
          <w:noProof/>
          <w:szCs w:val="24"/>
        </w:rPr>
        <w:t>424</w:t>
      </w:r>
      <w:r w:rsidRPr="007507BD">
        <w:rPr>
          <w:rFonts w:cs="Open Sans"/>
          <w:noProof/>
          <w:szCs w:val="24"/>
        </w:rPr>
        <w:t>(6948), 552–556.</w:t>
      </w:r>
    </w:p>
    <w:p w14:paraId="6F47C13D"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Kelly, R. C., Smith, M. A., Kass, R. E., &amp; Lee, T. S. (2010). Local field potentials indicate network state and account for neuronal response variability. </w:t>
      </w:r>
      <w:r w:rsidRPr="007507BD">
        <w:rPr>
          <w:rFonts w:cs="Open Sans"/>
          <w:i/>
          <w:iCs/>
          <w:noProof/>
          <w:szCs w:val="24"/>
        </w:rPr>
        <w:t>Journal of Computational Neuroscience</w:t>
      </w:r>
      <w:r w:rsidRPr="007507BD">
        <w:rPr>
          <w:rFonts w:cs="Open Sans"/>
          <w:noProof/>
          <w:szCs w:val="24"/>
        </w:rPr>
        <w:t xml:space="preserve">, </w:t>
      </w:r>
      <w:r w:rsidRPr="007507BD">
        <w:rPr>
          <w:rFonts w:cs="Open Sans"/>
          <w:i/>
          <w:iCs/>
          <w:noProof/>
          <w:szCs w:val="24"/>
        </w:rPr>
        <w:t>29</w:t>
      </w:r>
      <w:r w:rsidRPr="007507BD">
        <w:rPr>
          <w:rFonts w:cs="Open Sans"/>
          <w:noProof/>
          <w:szCs w:val="24"/>
        </w:rPr>
        <w:t>(3), 567–579. https://doi.org/10.1007/s10827-009-0208-9</w:t>
      </w:r>
    </w:p>
    <w:p w14:paraId="2ECD3CA5"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Kobayashi, R., Kurita, S., Kurth, A., Kitano, K., Mizuseki, K., Diesmann, M., Richmond, B. J., &amp; Shinomoto, S. (2019). Reconstructing neuronal circuitry from parallel spike trains. </w:t>
      </w:r>
      <w:r w:rsidRPr="007507BD">
        <w:rPr>
          <w:rFonts w:cs="Open Sans"/>
          <w:i/>
          <w:iCs/>
          <w:noProof/>
          <w:szCs w:val="24"/>
        </w:rPr>
        <w:t>Nature Communications</w:t>
      </w:r>
      <w:r w:rsidRPr="007507BD">
        <w:rPr>
          <w:rFonts w:cs="Open Sans"/>
          <w:noProof/>
          <w:szCs w:val="24"/>
        </w:rPr>
        <w:t xml:space="preserve">, </w:t>
      </w:r>
      <w:r w:rsidRPr="007507BD">
        <w:rPr>
          <w:rFonts w:cs="Open Sans"/>
          <w:i/>
          <w:iCs/>
          <w:noProof/>
          <w:szCs w:val="24"/>
        </w:rPr>
        <w:t>10</w:t>
      </w:r>
      <w:r w:rsidRPr="007507BD">
        <w:rPr>
          <w:rFonts w:cs="Open Sans"/>
          <w:noProof/>
          <w:szCs w:val="24"/>
        </w:rPr>
        <w:t>(1), 1–13. https://doi.org/10.1038/s41467-019-12225-2</w:t>
      </w:r>
    </w:p>
    <w:p w14:paraId="129C469C"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Linderman, S., Stock, C. H., &amp; Adams, R. P. (2014). A framework for studying synaptic </w:t>
      </w:r>
      <w:r w:rsidRPr="007507BD">
        <w:rPr>
          <w:rFonts w:cs="Open Sans"/>
          <w:noProof/>
          <w:szCs w:val="24"/>
        </w:rPr>
        <w:lastRenderedPageBreak/>
        <w:t xml:space="preserve">plasticity with neural spike train data. In Z. Ghahramani, M. Welling, C. Cortes, N. Lawrence, &amp; K. Q. Weinberger (Eds.), </w:t>
      </w:r>
      <w:r w:rsidRPr="007507BD">
        <w:rPr>
          <w:rFonts w:cs="Open Sans"/>
          <w:i/>
          <w:iCs/>
          <w:noProof/>
          <w:szCs w:val="24"/>
        </w:rPr>
        <w:t>Advances in Neural Information Processing Systems</w:t>
      </w:r>
      <w:r w:rsidRPr="007507BD">
        <w:rPr>
          <w:rFonts w:cs="Open Sans"/>
          <w:noProof/>
          <w:szCs w:val="24"/>
        </w:rPr>
        <w:t xml:space="preserve"> (Vol. 27, pp. 2330–2338). Curran Associates, Inc.</w:t>
      </w:r>
    </w:p>
    <w:p w14:paraId="104D78C9"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Mantel, G. W. H., &amp; Lemon, R. N. (1987). Cross-correlation reveals facilitation of single motor units in thenar muscles by single corticospinal neurones in the conscious monkey. </w:t>
      </w:r>
      <w:r w:rsidRPr="007507BD">
        <w:rPr>
          <w:rFonts w:cs="Open Sans"/>
          <w:i/>
          <w:iCs/>
          <w:noProof/>
          <w:szCs w:val="24"/>
        </w:rPr>
        <w:t>Neuroscience Letters</w:t>
      </w:r>
      <w:r w:rsidRPr="007507BD">
        <w:rPr>
          <w:rFonts w:cs="Open Sans"/>
          <w:noProof/>
          <w:szCs w:val="24"/>
        </w:rPr>
        <w:t xml:space="preserve">, </w:t>
      </w:r>
      <w:r w:rsidRPr="007507BD">
        <w:rPr>
          <w:rFonts w:cs="Open Sans"/>
          <w:i/>
          <w:iCs/>
          <w:noProof/>
          <w:szCs w:val="24"/>
        </w:rPr>
        <w:t>77</w:t>
      </w:r>
      <w:r w:rsidRPr="007507BD">
        <w:rPr>
          <w:rFonts w:cs="Open Sans"/>
          <w:noProof/>
          <w:szCs w:val="24"/>
        </w:rPr>
        <w:t>(1), 113–118. https://doi.org/10.1016/0304-3940(87)90617-3</w:t>
      </w:r>
    </w:p>
    <w:p w14:paraId="071F6DA5"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Okatan, M., Wilson, M. A., &amp; Brown, E. N. (2005). Analyzing Functional Connectivity Using a Network Likelihood Model of Ensemble Neural Spiking Activity. </w:t>
      </w:r>
      <w:r w:rsidRPr="007507BD">
        <w:rPr>
          <w:rFonts w:cs="Open Sans"/>
          <w:i/>
          <w:iCs/>
          <w:noProof/>
          <w:szCs w:val="24"/>
        </w:rPr>
        <w:t>Neural Computation</w:t>
      </w:r>
      <w:r w:rsidRPr="007507BD">
        <w:rPr>
          <w:rFonts w:cs="Open Sans"/>
          <w:noProof/>
          <w:szCs w:val="24"/>
        </w:rPr>
        <w:t xml:space="preserve">, </w:t>
      </w:r>
      <w:r w:rsidRPr="007507BD">
        <w:rPr>
          <w:rFonts w:cs="Open Sans"/>
          <w:i/>
          <w:iCs/>
          <w:noProof/>
          <w:szCs w:val="24"/>
        </w:rPr>
        <w:t>17</w:t>
      </w:r>
      <w:r w:rsidRPr="007507BD">
        <w:rPr>
          <w:rFonts w:cs="Open Sans"/>
          <w:noProof/>
          <w:szCs w:val="24"/>
        </w:rPr>
        <w:t>(9), 1927–1961.</w:t>
      </w:r>
    </w:p>
    <w:p w14:paraId="5BBE1660"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Paninski, L., Ahmadian, Y., Ferreira, D. G., Koyama, S., Rahnama Rad, K., Vidne, M., Vogelstein, J., &amp; Wu, W. (2010). A new look at state-space models for neural data. </w:t>
      </w:r>
      <w:r w:rsidRPr="007507BD">
        <w:rPr>
          <w:rFonts w:cs="Open Sans"/>
          <w:i/>
          <w:iCs/>
          <w:noProof/>
          <w:szCs w:val="24"/>
        </w:rPr>
        <w:t>Journal of Computational Neuroscience</w:t>
      </w:r>
      <w:r w:rsidRPr="007507BD">
        <w:rPr>
          <w:rFonts w:cs="Open Sans"/>
          <w:noProof/>
          <w:szCs w:val="24"/>
        </w:rPr>
        <w:t xml:space="preserve">, </w:t>
      </w:r>
      <w:r w:rsidRPr="007507BD">
        <w:rPr>
          <w:rFonts w:cs="Open Sans"/>
          <w:i/>
          <w:iCs/>
          <w:noProof/>
          <w:szCs w:val="24"/>
        </w:rPr>
        <w:t>29</w:t>
      </w:r>
      <w:r w:rsidRPr="007507BD">
        <w:rPr>
          <w:rFonts w:cs="Open Sans"/>
          <w:noProof/>
          <w:szCs w:val="24"/>
        </w:rPr>
        <w:t>(1), 107–126. https://doi.org/10.1007/s10827-009-0179-x</w:t>
      </w:r>
    </w:p>
    <w:p w14:paraId="266D4D00"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Perkel, D. H., Gerstein, G. L., &amp; Moore, G. P. (1967). Neuronal Spike Trains and Stochastic Point Processes: II. Simultaneous Spike Trains. </w:t>
      </w:r>
      <w:r w:rsidRPr="007507BD">
        <w:rPr>
          <w:rFonts w:cs="Open Sans"/>
          <w:i/>
          <w:iCs/>
          <w:noProof/>
          <w:szCs w:val="24"/>
        </w:rPr>
        <w:t>Biophysical Journal</w:t>
      </w:r>
      <w:r w:rsidRPr="007507BD">
        <w:rPr>
          <w:rFonts w:cs="Open Sans"/>
          <w:noProof/>
          <w:szCs w:val="24"/>
        </w:rPr>
        <w:t xml:space="preserve">, </w:t>
      </w:r>
      <w:r w:rsidRPr="007507BD">
        <w:rPr>
          <w:rFonts w:cs="Open Sans"/>
          <w:i/>
          <w:iCs/>
          <w:noProof/>
          <w:szCs w:val="24"/>
        </w:rPr>
        <w:t>7</w:t>
      </w:r>
      <w:r w:rsidRPr="007507BD">
        <w:rPr>
          <w:rFonts w:cs="Open Sans"/>
          <w:noProof/>
          <w:szCs w:val="24"/>
        </w:rPr>
        <w:t>(4), 419–440. https://doi.org/10.1016/S0006-3495(67)86597-4</w:t>
      </w:r>
    </w:p>
    <w:p w14:paraId="4A2FB099"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Pillow, J W, Shlens, J., Paninski, L., Sher, A., Litke, A. M., Chichilnisky, E. J., &amp; Simoncelli, E. P. (2008). Spatio-temporal correlations and visual signalling in a complete neuronal population. </w:t>
      </w:r>
      <w:r w:rsidRPr="007507BD">
        <w:rPr>
          <w:rFonts w:cs="Open Sans"/>
          <w:i/>
          <w:iCs/>
          <w:noProof/>
          <w:szCs w:val="24"/>
        </w:rPr>
        <w:t>Nature</w:t>
      </w:r>
      <w:r w:rsidRPr="007507BD">
        <w:rPr>
          <w:rFonts w:cs="Open Sans"/>
          <w:noProof/>
          <w:szCs w:val="24"/>
        </w:rPr>
        <w:t xml:space="preserve">, </w:t>
      </w:r>
      <w:r w:rsidRPr="007507BD">
        <w:rPr>
          <w:rFonts w:cs="Open Sans"/>
          <w:i/>
          <w:iCs/>
          <w:noProof/>
          <w:szCs w:val="24"/>
        </w:rPr>
        <w:t>454</w:t>
      </w:r>
      <w:r w:rsidRPr="007507BD">
        <w:rPr>
          <w:rFonts w:cs="Open Sans"/>
          <w:noProof/>
          <w:szCs w:val="24"/>
        </w:rPr>
        <w:t>(7207), 995–999.</w:t>
      </w:r>
    </w:p>
    <w:p w14:paraId="2296AEE2"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Pillow, Jonathan W., &amp; Simoncelli, E. P. (2003). Biases in white noise analysis due to non-Poisson spike generation. </w:t>
      </w:r>
      <w:r w:rsidRPr="007507BD">
        <w:rPr>
          <w:rFonts w:cs="Open Sans"/>
          <w:i/>
          <w:iCs/>
          <w:noProof/>
          <w:szCs w:val="24"/>
        </w:rPr>
        <w:t>Neurocomputing</w:t>
      </w:r>
      <w:r w:rsidRPr="007507BD">
        <w:rPr>
          <w:rFonts w:cs="Open Sans"/>
          <w:noProof/>
          <w:szCs w:val="24"/>
        </w:rPr>
        <w:t xml:space="preserve">, </w:t>
      </w:r>
      <w:r w:rsidRPr="007507BD">
        <w:rPr>
          <w:rFonts w:cs="Open Sans"/>
          <w:i/>
          <w:iCs/>
          <w:noProof/>
          <w:szCs w:val="24"/>
        </w:rPr>
        <w:t>52</w:t>
      </w:r>
      <w:r w:rsidRPr="007507BD">
        <w:rPr>
          <w:rFonts w:cs="Open Sans"/>
          <w:noProof/>
          <w:szCs w:val="24"/>
        </w:rPr>
        <w:t>–</w:t>
      </w:r>
      <w:r w:rsidRPr="007507BD">
        <w:rPr>
          <w:rFonts w:cs="Open Sans"/>
          <w:i/>
          <w:iCs/>
          <w:noProof/>
          <w:szCs w:val="24"/>
        </w:rPr>
        <w:t>54</w:t>
      </w:r>
      <w:r w:rsidRPr="007507BD">
        <w:rPr>
          <w:rFonts w:cs="Open Sans"/>
          <w:noProof/>
          <w:szCs w:val="24"/>
        </w:rPr>
        <w:t>, 109–115. https://doi.org/10.1016/S0925-2312(02)00822-6</w:t>
      </w:r>
    </w:p>
    <w:p w14:paraId="09BFCAA7"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Rauch, H. E., Striebel, C. T., &amp; Tung, F. (1965). Maximum likelihood estimates of linear dynamic systems. </w:t>
      </w:r>
      <w:r w:rsidRPr="007507BD">
        <w:rPr>
          <w:rFonts w:cs="Open Sans"/>
          <w:i/>
          <w:iCs/>
          <w:noProof/>
          <w:szCs w:val="24"/>
        </w:rPr>
        <w:t>AIAA Journal</w:t>
      </w:r>
      <w:r w:rsidRPr="007507BD">
        <w:rPr>
          <w:rFonts w:cs="Open Sans"/>
          <w:noProof/>
          <w:szCs w:val="24"/>
        </w:rPr>
        <w:t xml:space="preserve">, </w:t>
      </w:r>
      <w:r w:rsidRPr="007507BD">
        <w:rPr>
          <w:rFonts w:cs="Open Sans"/>
          <w:i/>
          <w:iCs/>
          <w:noProof/>
          <w:szCs w:val="24"/>
        </w:rPr>
        <w:t>3</w:t>
      </w:r>
      <w:r w:rsidRPr="007507BD">
        <w:rPr>
          <w:rFonts w:cs="Open Sans"/>
          <w:noProof/>
          <w:szCs w:val="24"/>
        </w:rPr>
        <w:t>(8), 1445–1450. https://doi.org/10.2514/3.3166</w:t>
      </w:r>
    </w:p>
    <w:p w14:paraId="1DCE2523"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Ren, N., Ito, S., Hafizi, H., Beggs, J. M., &amp; Stevenson, I. H. (2020). Model-based detection of putative synaptic connections from spike recordings with latency and type constraints. </w:t>
      </w:r>
      <w:r w:rsidRPr="007507BD">
        <w:rPr>
          <w:rFonts w:cs="Open Sans"/>
          <w:i/>
          <w:iCs/>
          <w:noProof/>
          <w:szCs w:val="24"/>
        </w:rPr>
        <w:t>Journal of Neurophysiology</w:t>
      </w:r>
      <w:r w:rsidRPr="007507BD">
        <w:rPr>
          <w:rFonts w:cs="Open Sans"/>
          <w:noProof/>
          <w:szCs w:val="24"/>
        </w:rPr>
        <w:t>. https://doi.org/10.1152/jn.00066.2020</w:t>
      </w:r>
    </w:p>
    <w:p w14:paraId="08737999"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Robinson, B. S., Berger, T. W., &amp; Song, D. (2016). Identification of stable spike-timing-dependent plasticity from spiking activity with generalized multilinear modeling. </w:t>
      </w:r>
      <w:r w:rsidRPr="007507BD">
        <w:rPr>
          <w:rFonts w:cs="Open Sans"/>
          <w:i/>
          <w:iCs/>
          <w:noProof/>
          <w:szCs w:val="24"/>
        </w:rPr>
        <w:t>Neural Computation</w:t>
      </w:r>
      <w:r w:rsidRPr="007507BD">
        <w:rPr>
          <w:rFonts w:cs="Open Sans"/>
          <w:noProof/>
          <w:szCs w:val="24"/>
        </w:rPr>
        <w:t>. https://doi.org/10.1162/NECO_a_00883</w:t>
      </w:r>
    </w:p>
    <w:p w14:paraId="510C99CE"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Scott, J., &amp; Pillow, J. W. (2012). Fully Bayesian inference for neural models with negative-binomial spiking. </w:t>
      </w:r>
      <w:r w:rsidRPr="007507BD">
        <w:rPr>
          <w:rFonts w:cs="Open Sans"/>
          <w:i/>
          <w:iCs/>
          <w:noProof/>
          <w:szCs w:val="24"/>
        </w:rPr>
        <w:t>Advances in Neural Information Processing Systems</w:t>
      </w:r>
      <w:r w:rsidRPr="007507BD">
        <w:rPr>
          <w:rFonts w:cs="Open Sans"/>
          <w:noProof/>
          <w:szCs w:val="24"/>
        </w:rPr>
        <w:t>, 1898.</w:t>
      </w:r>
    </w:p>
    <w:p w14:paraId="6B7548A7"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Smith, A. C., &amp; Brown, E. N. (2003). Estimating a state-space model from point process observations. </w:t>
      </w:r>
      <w:r w:rsidRPr="007507BD">
        <w:rPr>
          <w:rFonts w:cs="Open Sans"/>
          <w:i/>
          <w:iCs/>
          <w:noProof/>
          <w:szCs w:val="24"/>
        </w:rPr>
        <w:t>Neural Computation</w:t>
      </w:r>
      <w:r w:rsidRPr="007507BD">
        <w:rPr>
          <w:rFonts w:cs="Open Sans"/>
          <w:noProof/>
          <w:szCs w:val="24"/>
        </w:rPr>
        <w:t xml:space="preserve">, </w:t>
      </w:r>
      <w:r w:rsidRPr="007507BD">
        <w:rPr>
          <w:rFonts w:cs="Open Sans"/>
          <w:i/>
          <w:iCs/>
          <w:noProof/>
          <w:szCs w:val="24"/>
        </w:rPr>
        <w:t>15</w:t>
      </w:r>
      <w:r w:rsidRPr="007507BD">
        <w:rPr>
          <w:rFonts w:cs="Open Sans"/>
          <w:noProof/>
          <w:szCs w:val="24"/>
        </w:rPr>
        <w:t>(5), 965–991. https://doi.org/10.1162/089976603765202622</w:t>
      </w:r>
    </w:p>
    <w:p w14:paraId="0D712030"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Stevenson, I. H. (2016). Flexible models for spike count data with both over- and under- dispersion. </w:t>
      </w:r>
      <w:r w:rsidRPr="007507BD">
        <w:rPr>
          <w:rFonts w:cs="Open Sans"/>
          <w:i/>
          <w:iCs/>
          <w:noProof/>
          <w:szCs w:val="24"/>
        </w:rPr>
        <w:t>Journal of Computational Neuroscience</w:t>
      </w:r>
      <w:r w:rsidRPr="007507BD">
        <w:rPr>
          <w:rFonts w:cs="Open Sans"/>
          <w:noProof/>
          <w:szCs w:val="24"/>
        </w:rPr>
        <w:t xml:space="preserve">, </w:t>
      </w:r>
      <w:r w:rsidRPr="007507BD">
        <w:rPr>
          <w:rFonts w:cs="Open Sans"/>
          <w:i/>
          <w:iCs/>
          <w:noProof/>
          <w:szCs w:val="24"/>
        </w:rPr>
        <w:t>41</w:t>
      </w:r>
      <w:r w:rsidRPr="007507BD">
        <w:rPr>
          <w:rFonts w:cs="Open Sans"/>
          <w:noProof/>
          <w:szCs w:val="24"/>
        </w:rPr>
        <w:t>(1), 29–43. https://doi.org/10.1007/s10827-016-0603-y</w:t>
      </w:r>
    </w:p>
    <w:p w14:paraId="47EC8C1B"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Stevenson, I. H. (2018). Omitted variable bias in GLMs of neural spiking activity. In </w:t>
      </w:r>
      <w:r w:rsidRPr="007507BD">
        <w:rPr>
          <w:rFonts w:cs="Open Sans"/>
          <w:i/>
          <w:iCs/>
          <w:noProof/>
          <w:szCs w:val="24"/>
        </w:rPr>
        <w:lastRenderedPageBreak/>
        <w:t>Neural Computation</w:t>
      </w:r>
      <w:r w:rsidRPr="007507BD">
        <w:rPr>
          <w:rFonts w:cs="Open Sans"/>
          <w:noProof/>
          <w:szCs w:val="24"/>
        </w:rPr>
        <w:t xml:space="preserve"> (Vol. 30, Issue 12, pp. 3227–3258). MIT Press Journals. https://doi.org/10.1162/neco_a_01138</w:t>
      </w:r>
    </w:p>
    <w:p w14:paraId="58C7CA43"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Stevenson, I. H. I. H., Cherian, A., London, B. M. B. M., Sachs, N. A. N. A., Lindberg, E., Reimer, J., Slutzky, M. W. M. W., Hatsopoulos, N. G. N. G., Miller, L. E. L. E., &amp; Kording, K. P. K. P. (2011). Statistical assessment of the stability of neural movement representations. </w:t>
      </w:r>
      <w:r w:rsidRPr="007507BD">
        <w:rPr>
          <w:rFonts w:cs="Open Sans"/>
          <w:i/>
          <w:iCs/>
          <w:noProof/>
          <w:szCs w:val="24"/>
        </w:rPr>
        <w:t>Journal of Neurophysiology</w:t>
      </w:r>
      <w:r w:rsidRPr="007507BD">
        <w:rPr>
          <w:rFonts w:cs="Open Sans"/>
          <w:noProof/>
          <w:szCs w:val="24"/>
        </w:rPr>
        <w:t xml:space="preserve">, </w:t>
      </w:r>
      <w:r w:rsidRPr="007507BD">
        <w:rPr>
          <w:rFonts w:cs="Open Sans"/>
          <w:i/>
          <w:iCs/>
          <w:noProof/>
          <w:szCs w:val="24"/>
        </w:rPr>
        <w:t>106</w:t>
      </w:r>
      <w:r w:rsidRPr="007507BD">
        <w:rPr>
          <w:rFonts w:cs="Open Sans"/>
          <w:noProof/>
          <w:szCs w:val="24"/>
        </w:rPr>
        <w:t>(2), 764–774. https://doi.org/10.1152/jn.00626.2010</w:t>
      </w:r>
    </w:p>
    <w:p w14:paraId="03A7601C"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Stevenson, I. H., Kording, K., &amp; Koerding, K. (2011). Inferring spike-timing-dependent plasticity from spike train data. In J. Shawe-Taylor, R. S. Zemel, P. Bartlett, F. C. N. Pereira, &amp; K. Q. Weinberger (Eds.), </w:t>
      </w:r>
      <w:r w:rsidRPr="007507BD">
        <w:rPr>
          <w:rFonts w:cs="Open Sans"/>
          <w:i/>
          <w:iCs/>
          <w:noProof/>
          <w:szCs w:val="24"/>
        </w:rPr>
        <w:t>Advances in Neural Information Processing Systems</w:t>
      </w:r>
      <w:r w:rsidRPr="007507BD">
        <w:rPr>
          <w:rFonts w:cs="Open Sans"/>
          <w:noProof/>
          <w:szCs w:val="24"/>
        </w:rPr>
        <w:t xml:space="preserve"> (Vol. 24, pp. 1–9).</w:t>
      </w:r>
    </w:p>
    <w:p w14:paraId="471EB7A3"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Swadlow, H. A., &amp; Gusev, A. G. (2001). The impact of “bursting” thalamic impulses at a neocortical synapse. </w:t>
      </w:r>
      <w:r w:rsidRPr="007507BD">
        <w:rPr>
          <w:rFonts w:cs="Open Sans"/>
          <w:i/>
          <w:iCs/>
          <w:noProof/>
          <w:szCs w:val="24"/>
        </w:rPr>
        <w:t>Nature Neuroscience</w:t>
      </w:r>
      <w:r w:rsidRPr="007507BD">
        <w:rPr>
          <w:rFonts w:cs="Open Sans"/>
          <w:noProof/>
          <w:szCs w:val="24"/>
        </w:rPr>
        <w:t xml:space="preserve">, </w:t>
      </w:r>
      <w:r w:rsidRPr="007507BD">
        <w:rPr>
          <w:rFonts w:cs="Open Sans"/>
          <w:i/>
          <w:iCs/>
          <w:noProof/>
          <w:szCs w:val="24"/>
        </w:rPr>
        <w:t>4</w:t>
      </w:r>
      <w:r w:rsidRPr="007507BD">
        <w:rPr>
          <w:rFonts w:cs="Open Sans"/>
          <w:noProof/>
          <w:szCs w:val="24"/>
        </w:rPr>
        <w:t>(4), 402–408. https://doi.org/10.1038/86054</w:t>
      </w:r>
    </w:p>
    <w:p w14:paraId="0077BB2A"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7507BD">
        <w:rPr>
          <w:rFonts w:cs="Open Sans"/>
          <w:i/>
          <w:iCs/>
          <w:noProof/>
          <w:szCs w:val="24"/>
        </w:rPr>
        <w:t>Journal of Neurophysiology</w:t>
      </w:r>
      <w:r w:rsidRPr="007507BD">
        <w:rPr>
          <w:rFonts w:cs="Open Sans"/>
          <w:noProof/>
          <w:szCs w:val="24"/>
        </w:rPr>
        <w:t xml:space="preserve">, </w:t>
      </w:r>
      <w:r w:rsidRPr="007507BD">
        <w:rPr>
          <w:rFonts w:cs="Open Sans"/>
          <w:i/>
          <w:iCs/>
          <w:noProof/>
          <w:szCs w:val="24"/>
        </w:rPr>
        <w:t>93</w:t>
      </w:r>
      <w:r w:rsidRPr="007507BD">
        <w:rPr>
          <w:rFonts w:cs="Open Sans"/>
          <w:noProof/>
          <w:szCs w:val="24"/>
        </w:rPr>
        <w:t>(2), 1074–1089.</w:t>
      </w:r>
    </w:p>
    <w:p w14:paraId="0C53F0A9" w14:textId="77777777" w:rsidR="007507BD" w:rsidRPr="007507BD" w:rsidRDefault="007507BD" w:rsidP="007507BD">
      <w:pPr>
        <w:widowControl w:val="0"/>
        <w:autoSpaceDE w:val="0"/>
        <w:autoSpaceDN w:val="0"/>
        <w:adjustRightInd w:val="0"/>
        <w:spacing w:line="240" w:lineRule="auto"/>
        <w:ind w:left="480" w:hanging="480"/>
        <w:rPr>
          <w:rFonts w:cs="Open Sans"/>
          <w:noProof/>
          <w:szCs w:val="24"/>
        </w:rPr>
      </w:pPr>
      <w:r w:rsidRPr="007507BD">
        <w:rPr>
          <w:rFonts w:cs="Open Sans"/>
          <w:noProof/>
          <w:szCs w:val="24"/>
        </w:rPr>
        <w:t xml:space="preserve">Usrey, W. M., Alonso, J. M., &amp; Reid, R. C. (2000). Synaptic interactions between thalamic inputs to simple cells in cat visual cortex. </w:t>
      </w:r>
      <w:r w:rsidRPr="007507BD">
        <w:rPr>
          <w:rFonts w:cs="Open Sans"/>
          <w:i/>
          <w:iCs/>
          <w:noProof/>
          <w:szCs w:val="24"/>
        </w:rPr>
        <w:t>Journal of Neuroscience</w:t>
      </w:r>
      <w:r w:rsidRPr="007507BD">
        <w:rPr>
          <w:rFonts w:cs="Open Sans"/>
          <w:noProof/>
          <w:szCs w:val="24"/>
        </w:rPr>
        <w:t xml:space="preserve">, </w:t>
      </w:r>
      <w:r w:rsidRPr="007507BD">
        <w:rPr>
          <w:rFonts w:cs="Open Sans"/>
          <w:i/>
          <w:iCs/>
          <w:noProof/>
          <w:szCs w:val="24"/>
        </w:rPr>
        <w:t>20</w:t>
      </w:r>
      <w:r w:rsidRPr="007507BD">
        <w:rPr>
          <w:rFonts w:cs="Open Sans"/>
          <w:noProof/>
          <w:szCs w:val="24"/>
        </w:rPr>
        <w:t>(14), 5461–5467. https://doi.org/10.1523/jneurosci.20-14-05461.2000</w:t>
      </w:r>
    </w:p>
    <w:p w14:paraId="0B4431EE" w14:textId="77777777" w:rsidR="007507BD" w:rsidRPr="007507BD" w:rsidRDefault="007507BD" w:rsidP="007507BD">
      <w:pPr>
        <w:widowControl w:val="0"/>
        <w:autoSpaceDE w:val="0"/>
        <w:autoSpaceDN w:val="0"/>
        <w:adjustRightInd w:val="0"/>
        <w:spacing w:line="240" w:lineRule="auto"/>
        <w:ind w:left="480" w:hanging="480"/>
        <w:rPr>
          <w:rFonts w:cs="Open Sans"/>
          <w:noProof/>
        </w:rPr>
      </w:pPr>
      <w:r w:rsidRPr="007507BD">
        <w:rPr>
          <w:rFonts w:cs="Open Sans"/>
          <w:noProof/>
          <w:szCs w:val="24"/>
        </w:rPr>
        <w:t xml:space="preserve">Zucker, R. S., &amp; Regehr, W. G. (2002). Short-term synaptic plasticity. </w:t>
      </w:r>
      <w:r w:rsidRPr="007507BD">
        <w:rPr>
          <w:rFonts w:cs="Open Sans"/>
          <w:i/>
          <w:iCs/>
          <w:noProof/>
          <w:szCs w:val="24"/>
        </w:rPr>
        <w:t>Annual Review of Physiology</w:t>
      </w:r>
      <w:r w:rsidRPr="007507BD">
        <w:rPr>
          <w:rFonts w:cs="Open Sans"/>
          <w:noProof/>
          <w:szCs w:val="24"/>
        </w:rPr>
        <w:t xml:space="preserve">, </w:t>
      </w:r>
      <w:r w:rsidRPr="007507BD">
        <w:rPr>
          <w:rFonts w:cs="Open Sans"/>
          <w:i/>
          <w:iCs/>
          <w:noProof/>
          <w:szCs w:val="24"/>
        </w:rPr>
        <w:t>64</w:t>
      </w:r>
      <w:r w:rsidRPr="007507BD">
        <w:rPr>
          <w:rFonts w:cs="Open Sans"/>
          <w:noProof/>
          <w:szCs w:val="24"/>
        </w:rPr>
        <w:t>(1), 355–405. https://doi.org/DOI 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5" w:author="Ganchao Wei" w:date="2020-12-20T15:11:00Z" w:initials="GW">
    <w:p w14:paraId="7871B893" w14:textId="77777777" w:rsidR="007507BD" w:rsidRDefault="007507BD" w:rsidP="003E3821">
      <w:pPr>
        <w:jc w:val="both"/>
      </w:pPr>
      <w:r>
        <w:rPr>
          <w:rStyle w:val="CommentReference"/>
        </w:rPr>
        <w:annotationRef/>
      </w:r>
      <w:r>
        <w:t>Cite along with Swadlow for partitions based on ISI…</w:t>
      </w:r>
    </w:p>
    <w:p w14:paraId="3DC2C4A2" w14:textId="77777777" w:rsidR="007507BD" w:rsidRDefault="007507BD" w:rsidP="003E3821">
      <w:pPr>
        <w:jc w:val="both"/>
      </w:pPr>
      <w:r w:rsidRPr="0018525B">
        <w:t xml:space="preserve">https://www.jneurosci.org/content/20/14/5461.short </w:t>
      </w:r>
    </w:p>
    <w:p w14:paraId="73FE3D9C" w14:textId="77777777" w:rsidR="007507BD" w:rsidRDefault="007507BD" w:rsidP="003E3821">
      <w:pPr>
        <w:jc w:val="both"/>
      </w:pPr>
      <w:hyperlink r:id="rId1" w:history="1">
        <w:r w:rsidRPr="005F5F56">
          <w:rPr>
            <w:rStyle w:val="Hyperlink"/>
          </w:rPr>
          <w:t>https://www.sciencedirect.com/science/article/abs/pii/0304394087906173</w:t>
        </w:r>
      </w:hyperlink>
    </w:p>
    <w:p w14:paraId="7B8E83CD" w14:textId="77777777" w:rsidR="007507BD" w:rsidRDefault="007507BD" w:rsidP="003E3821">
      <w:pPr>
        <w:jc w:val="both"/>
      </w:pPr>
      <w:hyperlink r:id="rId2" w:history="1">
        <w:r w:rsidRPr="005F5F56">
          <w:rPr>
            <w:rStyle w:val="Hyperlink"/>
          </w:rPr>
          <w:t>https://www.sciencedirect.com/science/article/pii/S0896627300805255</w:t>
        </w:r>
      </w:hyperlink>
    </w:p>
    <w:p w14:paraId="66323A20" w14:textId="256352AD" w:rsidR="007507BD" w:rsidRDefault="007507BD" w:rsidP="003E3821">
      <w:pPr>
        <w:pStyle w:val="CommentText"/>
      </w:pPr>
      <w:r w:rsidRPr="0018525B">
        <w:t>https://jov.arvojournals.org/article.aspx?articleid=2122035</w:t>
      </w:r>
    </w:p>
  </w:comment>
  <w:comment w:id="62" w:author="Ian Stevenson [2]" w:date="2021-01-22T13:12:00Z" w:initials="IS">
    <w:p w14:paraId="1AE7B31A" w14:textId="36216254" w:rsidR="007507BD" w:rsidRDefault="007507BD" w:rsidP="00790E60">
      <w:pPr>
        <w:pStyle w:val="CommentText"/>
      </w:pPr>
      <w:r>
        <w:rPr>
          <w:rStyle w:val="CommentReference"/>
        </w:rPr>
        <w:annotationRef/>
      </w:r>
      <w:r>
        <w:t>(lastname, year)</w:t>
      </w:r>
    </w:p>
  </w:comment>
  <w:comment w:id="63" w:author="Ganchao Wei" w:date="2021-01-18T20:35:00Z" w:initials="GW">
    <w:p w14:paraId="223BD3F9" w14:textId="69FDA2D8" w:rsidR="007507BD" w:rsidRDefault="007507BD" w:rsidP="00A636E7">
      <w:pPr>
        <w:pStyle w:val="CommentText"/>
      </w:pPr>
      <w:r>
        <w:rPr>
          <w:rStyle w:val="CommentReference"/>
        </w:rPr>
        <w:annotationRef/>
      </w:r>
      <w:r>
        <w:t>static model?</w:t>
      </w:r>
    </w:p>
    <w:p w14:paraId="67310B76" w14:textId="77777777" w:rsidR="007507BD" w:rsidRDefault="007507BD" w:rsidP="00A636E7">
      <w:pPr>
        <w:pStyle w:val="CommentText"/>
      </w:pPr>
    </w:p>
    <w:p w14:paraId="1ABA1C49" w14:textId="7B04189C" w:rsidR="007507BD" w:rsidRDefault="007507BD" w:rsidP="00A636E7">
      <w:pPr>
        <w:pStyle w:val="CommentText"/>
      </w:pPr>
      <w:r>
        <w:t>these citations are all for dynamic coupling</w:t>
      </w:r>
    </w:p>
    <w:p w14:paraId="70DBE460" w14:textId="77777777" w:rsidR="007507BD" w:rsidRDefault="007507BD" w:rsidP="00A636E7">
      <w:pPr>
        <w:pStyle w:val="CommentText"/>
        <w:rPr>
          <w:noProof/>
        </w:rPr>
      </w:pPr>
    </w:p>
    <w:p w14:paraId="78A10A99" w14:textId="73A75826" w:rsidR="007507BD" w:rsidRDefault="007507BD">
      <w:pPr>
        <w:pStyle w:val="CommentText"/>
      </w:pPr>
      <w:r w:rsidRPr="003E3821">
        <w:rPr>
          <w:noProof/>
        </w:rPr>
        <w:t>Chan et al., 2008; English et al., 2017; Ghanbari et al., 2017; Linderman et al., 2014; Stevenson &amp; Kording, 2011</w:t>
      </w:r>
    </w:p>
  </w:comment>
  <w:comment w:id="69" w:author="Ganchao Wei" w:date="2020-12-13T09:18:00Z" w:initials="GW">
    <w:p w14:paraId="6756882C" w14:textId="10468FFD" w:rsidR="007507BD" w:rsidRDefault="007507BD">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1:k-1”, since it’s more concise. Otherwise, do we need change “1:k-1” to “k-h:k-1” for the remaining part?</w:t>
      </w:r>
    </w:p>
  </w:comment>
  <w:comment w:id="71" w:author="Ian Stevenson [2]" w:date="2021-01-22T15:08:00Z" w:initials="IS">
    <w:p w14:paraId="501E7BB0" w14:textId="22768491" w:rsidR="007507BD" w:rsidRDefault="007507BD" w:rsidP="00622FE6">
      <w:pPr>
        <w:pStyle w:val="CommentText"/>
      </w:pPr>
      <w:r>
        <w:rPr>
          <w:rStyle w:val="CommentReference"/>
        </w:rPr>
        <w:annotationRef/>
      </w:r>
      <w:r>
        <w:t>double check</w:t>
      </w:r>
    </w:p>
  </w:comment>
  <w:comment w:id="72" w:author="Ian Stevenson" w:date="2020-12-29T13:29:00Z" w:initials="IS">
    <w:p w14:paraId="670807F9" w14:textId="1BBB85A8" w:rsidR="007507BD" w:rsidRDefault="007507BD">
      <w:pPr>
        <w:pStyle w:val="CommentText"/>
      </w:pPr>
      <w:r>
        <w:rPr>
          <w:rStyle w:val="CommentReference"/>
        </w:rPr>
        <w:annotationRef/>
      </w:r>
      <w:r>
        <w:t>?</w:t>
      </w:r>
    </w:p>
  </w:comment>
  <w:comment w:id="73" w:author="Ganchao Wei" w:date="2021-01-17T10:18:00Z" w:initials="GW">
    <w:p w14:paraId="6C5BD833" w14:textId="77777777" w:rsidR="007507BD" w:rsidRDefault="007507BD">
      <w:pPr>
        <w:pStyle w:val="CommentText"/>
      </w:pPr>
      <w:r>
        <w:rPr>
          <w:rStyle w:val="CommentReference"/>
        </w:rPr>
        <w:annotationRef/>
      </w:r>
      <w:r>
        <w:t>Just a compact way for</w:t>
      </w:r>
    </w:p>
    <w:p w14:paraId="3A0D47D4" w14:textId="2BBD6CE9" w:rsidR="007507BD" w:rsidRDefault="007507BD">
      <w:pPr>
        <w:pStyle w:val="CommentText"/>
      </w:pPr>
      <w:r>
        <w:rPr>
          <w:noProof/>
        </w:rPr>
        <w:drawing>
          <wp:inline distT="0" distB="0" distL="0" distR="0" wp14:anchorId="1D07F938" wp14:editId="5E756A4A">
            <wp:extent cx="2151663" cy="23452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388138" cy="260301"/>
                    </a:xfrm>
                    <a:prstGeom prst="rect">
                      <a:avLst/>
                    </a:prstGeom>
                  </pic:spPr>
                </pic:pic>
              </a:graphicData>
            </a:graphic>
          </wp:inline>
        </w:drawing>
      </w:r>
    </w:p>
  </w:comment>
  <w:comment w:id="74" w:author="Ganchao Wei" w:date="2020-12-14T08:59:00Z" w:initials="GW">
    <w:p w14:paraId="2D7FA770" w14:textId="62BEB185" w:rsidR="007507BD" w:rsidRDefault="007507BD">
      <w:pPr>
        <w:pStyle w:val="CommentText"/>
      </w:pPr>
      <w:r>
        <w:rPr>
          <w:rStyle w:val="CommentReference"/>
        </w:rPr>
        <w:annotationRef/>
      </w:r>
      <w:r w:rsidRPr="00630EA0">
        <w:t>basis = getBasis('rcos', 5, 450, 50,0);</w:t>
      </w:r>
    </w:p>
  </w:comment>
  <w:comment w:id="75" w:author="Wei, Ganchao" w:date="2021-01-20T08:07:00Z" w:initials="WG">
    <w:p w14:paraId="5DA07F3B" w14:textId="77777777" w:rsidR="007507BD" w:rsidRDefault="007507BD">
      <w:pPr>
        <w:pStyle w:val="CommentText"/>
      </w:pPr>
      <w:r>
        <w:rPr>
          <w:rStyle w:val="CommentReference"/>
        </w:rPr>
        <w:annotationRef/>
      </w:r>
      <w:r>
        <w:t>After history: 15 Hz</w:t>
      </w:r>
    </w:p>
    <w:p w14:paraId="13ADC8C5" w14:textId="556D4FF0" w:rsidR="007507BD" w:rsidRDefault="007507BD">
      <w:pPr>
        <w:pStyle w:val="CommentText"/>
      </w:pPr>
    </w:p>
  </w:comment>
  <w:comment w:id="77" w:author="Ian Stevenson" w:date="2021-01-02T11:06:00Z" w:initials="IS">
    <w:p w14:paraId="56061B64" w14:textId="1E69BE76" w:rsidR="007507BD" w:rsidRDefault="007507BD">
      <w:pPr>
        <w:pStyle w:val="CommentText"/>
      </w:pPr>
      <w:r>
        <w:rPr>
          <w:rStyle w:val="CommentReference"/>
        </w:rPr>
        <w:annotationRef/>
      </w:r>
      <w:r>
        <w:t>Is Q the same for the three cases in C?</w:t>
      </w:r>
    </w:p>
  </w:comment>
  <w:comment w:id="78" w:author="Ganchao Wei" w:date="2021-01-17T10:30:00Z" w:initials="GW">
    <w:p w14:paraId="48EE7C90" w14:textId="267E7F8D" w:rsidR="007507BD" w:rsidRDefault="007507BD">
      <w:pPr>
        <w:pStyle w:val="CommentText"/>
      </w:pPr>
      <w:r>
        <w:rPr>
          <w:rStyle w:val="CommentReference"/>
        </w:rPr>
        <w:annotationRef/>
      </w:r>
      <w:r>
        <w:t xml:space="preserve">Yes, they are all the same (1e-5). The variation is shrink by depression STP, because of multiplicative effect. </w:t>
      </w:r>
    </w:p>
  </w:comment>
  <w:comment w:id="81" w:author="Ganchao Wei" w:date="2020-12-16T20:35:00Z" w:initials="GW">
    <w:p w14:paraId="195C2371" w14:textId="77777777" w:rsidR="007507BD" w:rsidRDefault="007507BD" w:rsidP="000C4E1C">
      <w:pPr>
        <w:pStyle w:val="CommentText"/>
      </w:pPr>
      <w:r>
        <w:rPr>
          <w:rStyle w:val="CommentReference"/>
        </w:rPr>
        <w:annotationRef/>
      </w:r>
      <w:r>
        <w:t>Is this acceptable? I just found I set baseline to be 6, i.e. post-firing rate = exp(6)Hz = 400Hz</w:t>
      </w:r>
    </w:p>
  </w:comment>
  <w:comment w:id="82" w:author="Wei, Ganchao" w:date="2021-01-20T07:50:00Z" w:initials="WG">
    <w:p w14:paraId="0D392291" w14:textId="77777777" w:rsidR="007507BD" w:rsidRDefault="007507BD">
      <w:pPr>
        <w:pStyle w:val="CommentText"/>
      </w:pPr>
      <w:r>
        <w:rPr>
          <w:rStyle w:val="CommentReference"/>
        </w:rPr>
        <w:annotationRef/>
      </w:r>
      <w:r>
        <w:t>After considering history effect, the baseline is just 160 Hz now.</w:t>
      </w:r>
    </w:p>
    <w:p w14:paraId="77FB6869" w14:textId="2B3FDBCE" w:rsidR="007507BD" w:rsidRDefault="007507BD">
      <w:pPr>
        <w:pStyle w:val="CommentText"/>
      </w:pPr>
    </w:p>
    <w:p w14:paraId="4BE0486D" w14:textId="5F940E50" w:rsidR="007507BD" w:rsidRDefault="007507BD">
      <w:pPr>
        <w:pStyle w:val="CommentText"/>
      </w:pPr>
      <w:r>
        <w:t>History effect:</w:t>
      </w:r>
    </w:p>
    <w:p w14:paraId="685D678C" w14:textId="77777777" w:rsidR="007507BD" w:rsidRDefault="007507BD" w:rsidP="00702BD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4"/>
          <w:szCs w:val="24"/>
        </w:rPr>
        <w:t>sim.hist_tau = .005;</w:t>
      </w:r>
    </w:p>
    <w:p w14:paraId="4DF5F538" w14:textId="3B4915B2" w:rsidR="007507BD" w:rsidRPr="00702BD7" w:rsidRDefault="007507BD" w:rsidP="00702BD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4"/>
          <w:szCs w:val="24"/>
        </w:rPr>
        <w:t>sim.hist_beta = -1;</w:t>
      </w:r>
    </w:p>
    <w:p w14:paraId="2BAC1947" w14:textId="77777777" w:rsidR="007507BD" w:rsidRDefault="007507BD">
      <w:pPr>
        <w:pStyle w:val="CommentText"/>
      </w:pPr>
    </w:p>
    <w:p w14:paraId="5790F41C" w14:textId="22E7F6AF" w:rsidR="007507BD" w:rsidRDefault="007507BD">
      <w:pPr>
        <w:pStyle w:val="CommentText"/>
      </w:pPr>
      <w:r w:rsidRPr="00702BD7">
        <w:rPr>
          <w:noProof/>
        </w:rPr>
        <w:drawing>
          <wp:inline distT="0" distB="0" distL="0" distR="0" wp14:anchorId="3057E905" wp14:editId="7A2A63DF">
            <wp:extent cx="2147581" cy="1609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155579" cy="1615720"/>
                    </a:xfrm>
                    <a:prstGeom prst="rect">
                      <a:avLst/>
                    </a:prstGeom>
                    <a:noFill/>
                    <a:ln>
                      <a:noFill/>
                    </a:ln>
                  </pic:spPr>
                </pic:pic>
              </a:graphicData>
            </a:graphic>
          </wp:inline>
        </w:drawing>
      </w:r>
    </w:p>
    <w:p w14:paraId="5464A919" w14:textId="174F482F" w:rsidR="007507BD" w:rsidRDefault="007507BD">
      <w:pPr>
        <w:pStyle w:val="CommentText"/>
      </w:pPr>
    </w:p>
  </w:comment>
  <w:comment w:id="88" w:author="Stevenson, Ian" w:date="2021-01-05T10:04:00Z" w:initials="IS">
    <w:p w14:paraId="0A494C4F" w14:textId="66CB27D2" w:rsidR="007507BD" w:rsidRDefault="007507BD">
      <w:pPr>
        <w:pStyle w:val="CommentText"/>
      </w:pPr>
      <w:r>
        <w:rPr>
          <w:rStyle w:val="CommentReference"/>
        </w:rPr>
        <w:annotationRef/>
      </w:r>
      <w:r>
        <w:t>It looks like it’s set to 30 from the figure?</w:t>
      </w:r>
    </w:p>
  </w:comment>
  <w:comment w:id="87" w:author="Ganchao Wei" w:date="2021-01-17T09:08:00Z" w:initials="GW">
    <w:p w14:paraId="713B9592" w14:textId="029CA847" w:rsidR="007507BD" w:rsidRDefault="007507BD">
      <w:pPr>
        <w:pStyle w:val="CommentText"/>
      </w:pPr>
      <w:r>
        <w:rPr>
          <w:rStyle w:val="CommentReference"/>
        </w:rPr>
        <w:annotationRef/>
      </w:r>
      <w:r>
        <w:t>The baseline is set as exp(4) = 55Hz. However, because of the large history effect (), the baseline is reduced to around 30Hz</w:t>
      </w:r>
    </w:p>
    <w:p w14:paraId="334E74EE" w14:textId="4784974F" w:rsidR="007507BD" w:rsidRDefault="007507BD">
      <w:pPr>
        <w:pStyle w:val="CommentText"/>
      </w:pPr>
    </w:p>
    <w:p w14:paraId="5738C597" w14:textId="77777777" w:rsidR="007507BD" w:rsidRDefault="007507BD" w:rsidP="00857C9E">
      <w:pPr>
        <w:pStyle w:val="CommentText"/>
      </w:pPr>
      <w:r>
        <w:t>sim.hist_tau = .005;</w:t>
      </w:r>
    </w:p>
    <w:p w14:paraId="44AD8CE3" w14:textId="38010ED8" w:rsidR="007507BD" w:rsidRDefault="007507BD" w:rsidP="00857C9E">
      <w:pPr>
        <w:pStyle w:val="CommentText"/>
      </w:pPr>
      <w:r>
        <w:t>sim.hist_beta = -10;</w:t>
      </w:r>
    </w:p>
    <w:p w14:paraId="39832DDE" w14:textId="43642CF9" w:rsidR="007507BD" w:rsidRDefault="007507BD">
      <w:pPr>
        <w:pStyle w:val="CommentText"/>
      </w:pPr>
    </w:p>
    <w:p w14:paraId="0EFC7854" w14:textId="77777777" w:rsidR="007507BD" w:rsidRPr="006E7F80" w:rsidRDefault="007507BD" w:rsidP="006E7F80">
      <w:pPr>
        <w:pStyle w:val="CommentText"/>
        <w:rPr>
          <w:color w:val="FF0000"/>
        </w:rPr>
      </w:pPr>
      <w:r w:rsidRPr="006E7F80">
        <w:rPr>
          <w:color w:val="FF0000"/>
        </w:rPr>
        <w:t>lam = exp(fit.beta0 + fit.wt_long.*fit.wt_short.*fit.Xc +...</w:t>
      </w:r>
    </w:p>
    <w:p w14:paraId="06A0E524" w14:textId="194FDF52" w:rsidR="007507BD" w:rsidRDefault="007507BD" w:rsidP="006E7F80">
      <w:pPr>
        <w:pStyle w:val="CommentText"/>
        <w:ind w:firstLine="276"/>
      </w:pPr>
      <w:r w:rsidRPr="006E7F80">
        <w:rPr>
          <w:color w:val="FF0000"/>
        </w:rPr>
        <w:t>fit.hist*fit.hist_beta)*data.dt;</w:t>
      </w:r>
    </w:p>
    <w:p w14:paraId="5317210D" w14:textId="77777777" w:rsidR="007507BD" w:rsidRDefault="007507BD" w:rsidP="006E7F80">
      <w:pPr>
        <w:pStyle w:val="CommentText"/>
        <w:ind w:firstLine="276"/>
      </w:pPr>
    </w:p>
    <w:p w14:paraId="0064399B" w14:textId="06803893" w:rsidR="007507BD" w:rsidRDefault="007507BD" w:rsidP="006E7F80">
      <w:pPr>
        <w:pStyle w:val="CommentText"/>
        <w:rPr>
          <w:color w:val="0070C0"/>
        </w:rPr>
      </w:pPr>
      <w:r w:rsidRPr="006E7F80">
        <w:rPr>
          <w:color w:val="0070C0"/>
        </w:rPr>
        <w:t>lam2 = exp(fit.beta0 + fit.hist*fit.hist_beta)*data.dt;</w:t>
      </w:r>
    </w:p>
    <w:p w14:paraId="00070E76" w14:textId="77777777" w:rsidR="007507BD" w:rsidRPr="006E7F80" w:rsidRDefault="007507BD" w:rsidP="006E7F80">
      <w:pPr>
        <w:pStyle w:val="CommentText"/>
        <w:rPr>
          <w:color w:val="0070C0"/>
        </w:rPr>
      </w:pPr>
    </w:p>
    <w:p w14:paraId="751E3534" w14:textId="7B0DE2B5" w:rsidR="007507BD" w:rsidRPr="006E7F80" w:rsidRDefault="007507BD" w:rsidP="006E7F80">
      <w:pPr>
        <w:pStyle w:val="CommentText"/>
        <w:rPr>
          <w:color w:val="92D050"/>
        </w:rPr>
      </w:pPr>
      <w:r w:rsidRPr="006E7F80">
        <w:rPr>
          <w:color w:val="92D050"/>
        </w:rPr>
        <w:t>lam3 = exp(fit.beta0)*data.dt;</w:t>
      </w:r>
    </w:p>
    <w:p w14:paraId="321C4B47" w14:textId="77777777" w:rsidR="007507BD" w:rsidRDefault="007507BD">
      <w:pPr>
        <w:pStyle w:val="CommentText"/>
      </w:pPr>
    </w:p>
    <w:p w14:paraId="1CEEA5C3" w14:textId="55FA28CD" w:rsidR="007507BD" w:rsidRDefault="007507BD">
      <w:pPr>
        <w:pStyle w:val="CommentText"/>
      </w:pPr>
      <w:r w:rsidRPr="006E7F80">
        <w:rPr>
          <w:noProof/>
        </w:rPr>
        <w:drawing>
          <wp:inline distT="0" distB="0" distL="0" distR="0" wp14:anchorId="5460C4DA" wp14:editId="55C5C3F5">
            <wp:extent cx="2019300" cy="15137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34434" cy="1525073"/>
                    </a:xfrm>
                    <a:prstGeom prst="rect">
                      <a:avLst/>
                    </a:prstGeom>
                    <a:noFill/>
                    <a:ln>
                      <a:noFill/>
                    </a:ln>
                  </pic:spPr>
                </pic:pic>
              </a:graphicData>
            </a:graphic>
          </wp:inline>
        </w:drawing>
      </w:r>
    </w:p>
    <w:p w14:paraId="60215555" w14:textId="0280A961" w:rsidR="007507BD" w:rsidRDefault="007507BD">
      <w:pPr>
        <w:pStyle w:val="CommentText"/>
      </w:pPr>
    </w:p>
  </w:comment>
  <w:comment w:id="89" w:author="ian" w:date="2020-12-15T12:31:00Z" w:initials="i">
    <w:p w14:paraId="7ACA5019" w14:textId="14BD9F19" w:rsidR="007507BD" w:rsidRDefault="007507BD">
      <w:pPr>
        <w:pStyle w:val="CommentText"/>
      </w:pPr>
      <w:r>
        <w:rPr>
          <w:rStyle w:val="CommentReference"/>
        </w:rPr>
        <w:annotationRef/>
      </w:r>
      <w:r>
        <w:t>We had this in the figure at some point. Can decide if we want to add it back...</w:t>
      </w:r>
    </w:p>
  </w:comment>
  <w:comment w:id="90" w:author="Ganchao Wei" w:date="2020-12-20T10:19:00Z" w:initials="GW">
    <w:p w14:paraId="4833CFE4" w14:textId="22B13A2B" w:rsidR="007507BD" w:rsidRDefault="007507BD">
      <w:pPr>
        <w:pStyle w:val="CommentText"/>
      </w:pPr>
      <w:r>
        <w:rPr>
          <w:rStyle w:val="CommentReference"/>
        </w:rPr>
        <w:annotationRef/>
      </w:r>
      <w:r>
        <w:t>You mean partition cross-correlograms according to 1) a very fine partition of recording time, which will lead to a bunch of split plots; or 2) according to quantiles of postsynaptic firing rate?</w:t>
      </w:r>
    </w:p>
    <w:p w14:paraId="057C80FC" w14:textId="77777777" w:rsidR="007507BD" w:rsidRDefault="007507BD">
      <w:pPr>
        <w:pStyle w:val="CommentText"/>
      </w:pPr>
    </w:p>
    <w:p w14:paraId="79A70A7C" w14:textId="4B4CE3D1" w:rsidR="007507BD" w:rsidRDefault="007507BD">
      <w:pPr>
        <w:pStyle w:val="CommentText"/>
      </w:pPr>
      <w:r>
        <w:t>Since now baseline is changing somewhat faster, split by quartiles of T is not enough.</w:t>
      </w:r>
    </w:p>
  </w:comment>
  <w:comment w:id="91" w:author="Wei, Ganchao" w:date="2021-01-20T08:27:00Z" w:initials="WG">
    <w:p w14:paraId="5724C0CA" w14:textId="788BCAA9" w:rsidR="007507BD" w:rsidRDefault="007507BD">
      <w:pPr>
        <w:pStyle w:val="CommentText"/>
      </w:pPr>
      <w:r>
        <w:rPr>
          <w:rStyle w:val="CommentReference"/>
        </w:rPr>
        <w:annotationRef/>
      </w:r>
      <w:r>
        <w:t>Nearly no change after history</w:t>
      </w:r>
    </w:p>
  </w:comment>
  <w:comment w:id="92" w:author="Ganchao Wei" w:date="2020-12-20T10:45:00Z" w:initials="GW">
    <w:p w14:paraId="5BAB0C29" w14:textId="3DFC1900" w:rsidR="007507BD" w:rsidRDefault="007507BD">
      <w:pPr>
        <w:pStyle w:val="CommentText"/>
        <w:rPr>
          <w:lang w:eastAsia="zh-CN"/>
        </w:rPr>
      </w:pPr>
      <w:r>
        <w:rPr>
          <w:rStyle w:val="CommentReference"/>
        </w:rPr>
        <w:annotationRef/>
      </w:r>
      <w:r>
        <w:rPr>
          <w:lang w:eastAsia="zh-CN"/>
        </w:rPr>
        <w:t xml:space="preserve">the prediction likelihood is not approximately independent. </w:t>
      </w:r>
      <w:r>
        <w:t xml:space="preserve">However,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has negligible influence on prediction likelihood within reasonable range.</w:t>
      </w:r>
    </w:p>
  </w:comment>
  <w:comment w:id="93" w:author="Stevenson, Ian" w:date="2021-01-05T10:25:00Z" w:initials="IS">
    <w:p w14:paraId="7C3343C9" w14:textId="0AC043BB" w:rsidR="007507BD" w:rsidRDefault="007507BD">
      <w:pPr>
        <w:pStyle w:val="CommentText"/>
      </w:pPr>
      <w:r>
        <w:rPr>
          <w:rStyle w:val="CommentReference"/>
        </w:rPr>
        <w:annotationRef/>
      </w:r>
      <w:r>
        <w:rPr>
          <w:rStyle w:val="CommentReference"/>
        </w:rPr>
        <w:t>Double check. This was just my guess.</w:t>
      </w:r>
    </w:p>
  </w:comment>
  <w:comment w:id="94" w:author="Ganchao Wei" w:date="2021-01-17T10:53:00Z" w:initials="GW">
    <w:p w14:paraId="1CE6A4F3" w14:textId="4ECD3285" w:rsidR="007507BD" w:rsidRDefault="007507BD">
      <w:pPr>
        <w:pStyle w:val="CommentText"/>
      </w:pPr>
      <w:r>
        <w:rPr>
          <w:rStyle w:val="CommentReference"/>
        </w:rPr>
        <w:annotationRef/>
      </w:r>
      <w:r>
        <w:t>Yes, depression.</w:t>
      </w:r>
    </w:p>
  </w:comment>
  <w:comment w:id="95" w:author="Ganchao Wei" w:date="2021-01-17T11:52:00Z" w:initials="GW">
    <w:p w14:paraId="0F48BD63" w14:textId="15D4AB74" w:rsidR="007507BD" w:rsidRDefault="007507BD">
      <w:pPr>
        <w:pStyle w:val="CommentText"/>
      </w:pPr>
      <w:r>
        <w:rPr>
          <w:rStyle w:val="CommentReference"/>
        </w:rPr>
        <w:annotationRef/>
      </w:r>
      <w:r>
        <w:t>This one?</w:t>
      </w:r>
    </w:p>
    <w:p w14:paraId="11DBFE1F" w14:textId="23585885" w:rsidR="007507BD" w:rsidRDefault="007507BD">
      <w:pPr>
        <w:pStyle w:val="CommentText"/>
      </w:pPr>
      <w:r w:rsidRPr="0047450A">
        <w:t>Neural characterization in partially observed populations of spiking neurons</w:t>
      </w:r>
    </w:p>
  </w:comment>
  <w:comment w:id="96" w:author="Ian Stevenson [2]" w:date="2021-01-22T15:22:00Z" w:initials="IS">
    <w:p w14:paraId="5EED1F76" w14:textId="00A1C7B3" w:rsidR="007507BD" w:rsidRDefault="007507BD" w:rsidP="004C400A">
      <w:pPr>
        <w:pStyle w:val="CommentText"/>
      </w:pPr>
      <w:r>
        <w:rPr>
          <w:rStyle w:val="CommentReference"/>
        </w:rPr>
        <w:annotationRef/>
      </w:r>
      <w:r>
        <w:t>lastname, year</w:t>
      </w:r>
    </w:p>
  </w:comment>
  <w:comment w:id="97" w:author="Ian Stevenson [2]" w:date="2021-01-22T15:42:00Z" w:initials="IS">
    <w:p w14:paraId="6982C79E" w14:textId="5EE720AF" w:rsidR="0057386F" w:rsidRDefault="0057386F" w:rsidP="0057386F">
      <w:pPr>
        <w:pStyle w:val="CommentText"/>
      </w:pPr>
      <w:r>
        <w:rPr>
          <w:rStyle w:val="CommentReference"/>
        </w:rPr>
        <w:annotationRef/>
      </w:r>
      <w:r>
        <w:t>needs a bit more work</w:t>
      </w:r>
    </w:p>
  </w:comment>
  <w:comment w:id="98" w:author="Ganchao Wei" w:date="2021-01-18T20:31:00Z" w:initials="GW">
    <w:p w14:paraId="154D8B2C" w14:textId="4F03D072" w:rsidR="007507BD" w:rsidRDefault="007507BD">
      <w:pPr>
        <w:pStyle w:val="CommentText"/>
      </w:pPr>
      <w:r>
        <w:rPr>
          <w:rStyle w:val="CommentReference"/>
        </w:rPr>
        <w:annotationRef/>
      </w:r>
      <w:r>
        <w:t>(CITE Linderman/Stevenson).</w:t>
      </w:r>
    </w:p>
  </w:comment>
  <w:comment w:id="99" w:author="Ian Stevenson [2]" w:date="2021-01-22T15:39:00Z" w:initials="IS">
    <w:p w14:paraId="7F9FB0A5" w14:textId="77777777" w:rsidR="007507BD" w:rsidRDefault="007507BD">
      <w:pPr>
        <w:pStyle w:val="CommentText"/>
      </w:pPr>
      <w:r>
        <w:rPr>
          <w:rStyle w:val="CommentReference"/>
        </w:rPr>
        <w:annotationRef/>
      </w:r>
      <w:r>
        <w:t>song, robinson, berger... "Identification of Short-Term and Long-Term Functional Synaptic Plasticity From Spiking Activities</w:t>
      </w:r>
    </w:p>
    <w:p w14:paraId="0D6FE8A7" w14:textId="2C4899F6" w:rsidR="007507BD" w:rsidRDefault="007507BD" w:rsidP="007507BD">
      <w:pPr>
        <w:pStyle w:val="CommentText"/>
      </w:pPr>
      <w:r>
        <w:t>"</w:t>
      </w:r>
    </w:p>
  </w:comment>
  <w:comment w:id="125" w:author="Ian Stevenson [2]" w:date="2021-01-22T15:45:00Z" w:initials="IS">
    <w:p w14:paraId="07E5A7EA" w14:textId="23E0D27D" w:rsidR="0057386F" w:rsidRDefault="0057386F" w:rsidP="0057386F">
      <w:pPr>
        <w:pStyle w:val="CommentText"/>
      </w:pPr>
      <w:r>
        <w:rPr>
          <w:rStyle w:val="CommentReference"/>
        </w:rPr>
        <w:annotationRef/>
      </w:r>
      <w:r>
        <w:t>rephrase to make more clear</w:t>
      </w:r>
    </w:p>
  </w:comment>
  <w:comment w:id="144" w:author="Ganchao Wei" w:date="2020-12-20T14:38:00Z" w:initials="GW">
    <w:p w14:paraId="5F4071C1" w14:textId="77777777" w:rsidR="007507BD" w:rsidRDefault="007507BD" w:rsidP="007D452E">
      <w:pPr>
        <w:jc w:val="both"/>
      </w:pPr>
      <w:r>
        <w:rPr>
          <w:rStyle w:val="CommentReference"/>
        </w:rPr>
        <w:annotationRef/>
      </w:r>
      <w:r>
        <w:t>[Limitations of the model]</w:t>
      </w:r>
    </w:p>
    <w:p w14:paraId="4658E6D9" w14:textId="77777777" w:rsidR="007507BD" w:rsidRDefault="007507BD" w:rsidP="007D452E">
      <w:pPr>
        <w:jc w:val="both"/>
      </w:pPr>
      <w:r>
        <w:t>[Possible extensions of the model]</w:t>
      </w:r>
    </w:p>
    <w:p w14:paraId="63524404" w14:textId="5B9CDA03" w:rsidR="007507BD" w:rsidRDefault="007507BD" w:rsidP="007D452E">
      <w:pPr>
        <w:pStyle w:val="CommentText"/>
      </w:pPr>
      <w:r>
        <w:t>[Prospects for real data…]</w:t>
      </w:r>
    </w:p>
  </w:comment>
  <w:comment w:id="165" w:author="Ganchao Wei" w:date="2020-12-20T14:38:00Z" w:initials="GW">
    <w:p w14:paraId="60266280" w14:textId="437F7C2E" w:rsidR="007507BD" w:rsidRDefault="007507BD">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323A20" w15:done="0"/>
  <w15:commentEx w15:paraId="1AE7B31A" w15:done="0"/>
  <w15:commentEx w15:paraId="78A10A99" w15:done="1"/>
  <w15:commentEx w15:paraId="6756882C" w15:done="1"/>
  <w15:commentEx w15:paraId="501E7BB0" w15:done="0"/>
  <w15:commentEx w15:paraId="670807F9" w15:done="1"/>
  <w15:commentEx w15:paraId="3A0D47D4" w15:paraIdParent="670807F9" w15:done="1"/>
  <w15:commentEx w15:paraId="2D7FA770" w15:done="1"/>
  <w15:commentEx w15:paraId="13ADC8C5" w15:done="1"/>
  <w15:commentEx w15:paraId="56061B64" w15:done="1"/>
  <w15:commentEx w15:paraId="48EE7C90" w15:paraIdParent="56061B64" w15:done="1"/>
  <w15:commentEx w15:paraId="195C2371" w15:done="1"/>
  <w15:commentEx w15:paraId="5464A919" w15:paraIdParent="195C2371" w15:done="1"/>
  <w15:commentEx w15:paraId="0A494C4F" w15:done="1"/>
  <w15:commentEx w15:paraId="60215555" w15:paraIdParent="0A494C4F" w15:done="1"/>
  <w15:commentEx w15:paraId="7ACA5019" w15:done="1"/>
  <w15:commentEx w15:paraId="79A70A7C" w15:paraIdParent="7ACA5019" w15:done="1"/>
  <w15:commentEx w15:paraId="5724C0CA" w15:done="1"/>
  <w15:commentEx w15:paraId="5BAB0C29" w15:done="1"/>
  <w15:commentEx w15:paraId="7C3343C9" w15:done="1"/>
  <w15:commentEx w15:paraId="1CE6A4F3" w15:paraIdParent="7C3343C9" w15:done="1"/>
  <w15:commentEx w15:paraId="11DBFE1F" w15:done="1"/>
  <w15:commentEx w15:paraId="5EED1F76" w15:done="0"/>
  <w15:commentEx w15:paraId="6982C79E" w15:done="0"/>
  <w15:commentEx w15:paraId="154D8B2C" w15:done="1"/>
  <w15:commentEx w15:paraId="0D6FE8A7" w15:done="0"/>
  <w15:commentEx w15:paraId="07E5A7EA"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4DCD" w16cex:dateUtc="2021-01-22T18:12:00Z"/>
  <w16cex:commentExtensible w16cex:durableId="23B56901" w16cex:dateUtc="2021-01-22T20:08:00Z"/>
  <w16cex:commentExtensible w16cex:durableId="23B26344" w16cex:dateUtc="2021-01-20T13:07:00Z"/>
  <w16cex:commentExtensible w16cex:durableId="23B25F53" w16cex:dateUtc="2021-01-20T12:50:00Z"/>
  <w16cex:commentExtensible w16cex:durableId="239EB845" w16cex:dateUtc="2021-01-05T15:04:00Z"/>
  <w16cex:commentExtensible w16cex:durableId="23832B39" w16cex:dateUtc="2020-12-15T17:31:00Z"/>
  <w16cex:commentExtensible w16cex:durableId="23B267F5" w16cex:dateUtc="2021-01-20T13:27:00Z"/>
  <w16cex:commentExtensible w16cex:durableId="239EBD06" w16cex:dateUtc="2021-01-05T15:25:00Z"/>
  <w16cex:commentExtensible w16cex:durableId="23B56C36" w16cex:dateUtc="2021-01-22T20:22:00Z"/>
  <w16cex:commentExtensible w16cex:durableId="23B570D2" w16cex:dateUtc="2021-01-22T20:42:00Z"/>
  <w16cex:commentExtensible w16cex:durableId="23B57045" w16cex:dateUtc="2021-01-22T20:39:00Z"/>
  <w16cex:commentExtensible w16cex:durableId="23B571A1" w16cex:dateUtc="2021-01-22T2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323A20" w16cid:durableId="2389E83D"/>
  <w16cid:commentId w16cid:paraId="1AE7B31A" w16cid:durableId="23B54DCD"/>
  <w16cid:commentId w16cid:paraId="78A10A99" w16cid:durableId="23B06F8C"/>
  <w16cid:commentId w16cid:paraId="6756882C" w16cid:durableId="23805AE6"/>
  <w16cid:commentId w16cid:paraId="501E7BB0" w16cid:durableId="23B56901"/>
  <w16cid:commentId w16cid:paraId="670807F9" w16cid:durableId="239EB164"/>
  <w16cid:commentId w16cid:paraId="3A0D47D4" w16cid:durableId="23AE8D82"/>
  <w16cid:commentId w16cid:paraId="2D7FA770" w16cid:durableId="2381A7DC"/>
  <w16cid:commentId w16cid:paraId="13ADC8C5" w16cid:durableId="23B26344"/>
  <w16cid:commentId w16cid:paraId="56061B64" w16cid:durableId="239EB168"/>
  <w16cid:commentId w16cid:paraId="48EE7C90" w16cid:durableId="23AE9033"/>
  <w16cid:commentId w16cid:paraId="195C2371" w16cid:durableId="2384EE17"/>
  <w16cid:commentId w16cid:paraId="5464A919" w16cid:durableId="23B25F53"/>
  <w16cid:commentId w16cid:paraId="0A494C4F" w16cid:durableId="239EB845"/>
  <w16cid:commentId w16cid:paraId="60215555" w16cid:durableId="23AE7D23"/>
  <w16cid:commentId w16cid:paraId="7ACA5019" w16cid:durableId="23832B39"/>
  <w16cid:commentId w16cid:paraId="79A70A7C" w16cid:durableId="2389A3C8"/>
  <w16cid:commentId w16cid:paraId="5724C0CA" w16cid:durableId="23B267F5"/>
  <w16cid:commentId w16cid:paraId="5BAB0C29" w16cid:durableId="2389A9B2"/>
  <w16cid:commentId w16cid:paraId="7C3343C9" w16cid:durableId="239EBD06"/>
  <w16cid:commentId w16cid:paraId="1CE6A4F3" w16cid:durableId="23AE95BC"/>
  <w16cid:commentId w16cid:paraId="11DBFE1F" w16cid:durableId="23AEA36D"/>
  <w16cid:commentId w16cid:paraId="5EED1F76" w16cid:durableId="23B56C36"/>
  <w16cid:commentId w16cid:paraId="6982C79E" w16cid:durableId="23B570D2"/>
  <w16cid:commentId w16cid:paraId="154D8B2C" w16cid:durableId="23B06E8B"/>
  <w16cid:commentId w16cid:paraId="0D6FE8A7" w16cid:durableId="23B57045"/>
  <w16cid:commentId w16cid:paraId="07E5A7EA" w16cid:durableId="23B571A1"/>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3935B" w14:textId="77777777" w:rsidR="00B14F5E" w:rsidRDefault="00B14F5E" w:rsidP="00781D79">
      <w:pPr>
        <w:spacing w:after="0" w:line="240" w:lineRule="auto"/>
      </w:pPr>
      <w:r>
        <w:separator/>
      </w:r>
    </w:p>
  </w:endnote>
  <w:endnote w:type="continuationSeparator" w:id="0">
    <w:p w14:paraId="0FC18C47" w14:textId="77777777" w:rsidR="00B14F5E" w:rsidRDefault="00B14F5E"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7507BD" w:rsidRPr="00072DFF" w:rsidRDefault="007507BD">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7507BD" w:rsidRPr="00072DFF" w:rsidRDefault="007507BD">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DA24A" w14:textId="77777777" w:rsidR="00B14F5E" w:rsidRDefault="00B14F5E" w:rsidP="00781D79">
      <w:pPr>
        <w:spacing w:after="0" w:line="240" w:lineRule="auto"/>
      </w:pPr>
      <w:r>
        <w:separator/>
      </w:r>
    </w:p>
  </w:footnote>
  <w:footnote w:type="continuationSeparator" w:id="0">
    <w:p w14:paraId="271F2F27" w14:textId="77777777" w:rsidR="00B14F5E" w:rsidRDefault="00B14F5E"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Stevenson">
    <w15:presenceInfo w15:providerId="None" w15:userId="Ian Stevenson"/>
  </w15:person>
  <w15:person w15:author="Stevenson, Ian">
    <w15:presenceInfo w15:providerId="AD" w15:userId="S::ian.stevenson@uconn.edu::30ee5e27-584b-4064-bb15-2919848031ce"/>
  </w15:person>
  <w15:person w15:author="Ganchao Wei">
    <w15:presenceInfo w15:providerId="None" w15:userId="Ganchao Wei"/>
  </w15:person>
  <w15:person w15:author="Ian Stevenson [2]">
    <w15:presenceInfo w15:providerId="AD" w15:userId="S::ian.stevenson@uconn.edu::30ee5e27-584b-4064-bb15-2919848031ce"/>
  </w15:person>
  <w15:person w15:author="Wei, Ganchao">
    <w15:presenceInfo w15:providerId="None" w15:userId="Wei, Ganchao"/>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7356"/>
    <w:rsid w:val="00090E73"/>
    <w:rsid w:val="0009145D"/>
    <w:rsid w:val="00093B36"/>
    <w:rsid w:val="000940EA"/>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7E5"/>
    <w:rsid w:val="00482F12"/>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533"/>
    <w:rsid w:val="005846B1"/>
    <w:rsid w:val="00585015"/>
    <w:rsid w:val="00585B5F"/>
    <w:rsid w:val="00585EAF"/>
    <w:rsid w:val="005861C4"/>
    <w:rsid w:val="00587AE2"/>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6E81"/>
    <w:rsid w:val="007C7E57"/>
    <w:rsid w:val="007D01A8"/>
    <w:rsid w:val="007D452E"/>
    <w:rsid w:val="007E0C89"/>
    <w:rsid w:val="007E2958"/>
    <w:rsid w:val="007E7F2B"/>
    <w:rsid w:val="007F30D1"/>
    <w:rsid w:val="007F4AD0"/>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1B53"/>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937"/>
    <w:rsid w:val="00A636E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0252"/>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040BE"/>
    <w:rsid w:val="00E114DC"/>
    <w:rsid w:val="00E11CA9"/>
    <w:rsid w:val="00E1651A"/>
    <w:rsid w:val="00E20679"/>
    <w:rsid w:val="00E22730"/>
    <w:rsid w:val="00E249B7"/>
    <w:rsid w:val="00E2516D"/>
    <w:rsid w:val="00E25C06"/>
    <w:rsid w:val="00E27011"/>
    <w:rsid w:val="00E27B65"/>
    <w:rsid w:val="00E320FD"/>
    <w:rsid w:val="00E32D7C"/>
    <w:rsid w:val="00E35A16"/>
    <w:rsid w:val="00E41030"/>
    <w:rsid w:val="00E41215"/>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 Id="rId5" Type="http://schemas.openxmlformats.org/officeDocument/2006/relationships/image" Target="media/image9.emf"/><Relationship Id="rId4" Type="http://schemas.openxmlformats.org/officeDocument/2006/relationships/image" Target="media/image6.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A15E1551-2159-4C41-89D8-3FE5FCEAF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4</Pages>
  <Words>37638</Words>
  <Characters>214540</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51675</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Ian Stevenson</cp:lastModifiedBy>
  <cp:revision>10</cp:revision>
  <cp:lastPrinted>2020-12-15T15:17:00Z</cp:lastPrinted>
  <dcterms:created xsi:type="dcterms:W3CDTF">2021-01-22T18:33:00Z</dcterms:created>
  <dcterms:modified xsi:type="dcterms:W3CDTF">2021-01-2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3154391/nature-2</vt:lpwstr>
  </property>
  <property fmtid="{D5CDD505-2E9C-101B-9397-08002B2CF9AE}" pid="21" name="Mendeley Recent Style Name 9_1">
    <vt:lpwstr>Nature - Ian Stevenson</vt:lpwstr>
  </property>
  <property fmtid="{D5CDD505-2E9C-101B-9397-08002B2CF9AE}" pid="22" name="Mendeley Document_1">
    <vt:lpwstr>True</vt:lpwstr>
  </property>
  <property fmtid="{D5CDD505-2E9C-101B-9397-08002B2CF9AE}" pid="23" name="Mendeley Unique User Id_1">
    <vt:lpwstr>4605f8a6-5a4a-362a-906f-57712317d191</vt:lpwstr>
  </property>
  <property fmtid="{D5CDD505-2E9C-101B-9397-08002B2CF9AE}" pid="24" name="Mendeley Citation Style_1">
    <vt:lpwstr>http://www.zotero.org/styles/apa</vt:lpwstr>
  </property>
</Properties>
</file>